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A31323" w14:textId="10C7A954" w:rsidR="00322AFE" w:rsidRDefault="00322AFE" w:rsidP="00322AFE"/>
    <w:p w14:paraId="56B7AC71" w14:textId="77777777" w:rsidR="001D516F" w:rsidRDefault="001D516F" w:rsidP="00322AFE"/>
    <w:p w14:paraId="73193246" w14:textId="550C349F" w:rsidR="00131B2C" w:rsidRDefault="001D516F" w:rsidP="000B210D">
      <w:pPr>
        <w:spacing w:before="0" w:after="160"/>
        <w:ind w:firstLine="0"/>
        <w:jc w:val="center"/>
      </w:pPr>
      <w:bookmarkStart w:id="0" w:name="_Hlk12376739"/>
      <w:r>
        <w:rPr>
          <w:noProof/>
        </w:rPr>
        <w:drawing>
          <wp:inline distT="0" distB="0" distL="0" distR="0" wp14:anchorId="504B9F89" wp14:editId="6EB78073">
            <wp:extent cx="4877223" cy="1261981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223" cy="126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AA1B7" w14:textId="2115C385" w:rsidR="00B67063" w:rsidRDefault="00B67063" w:rsidP="00081989">
      <w:pPr>
        <w:ind w:firstLine="0"/>
        <w:jc w:val="center"/>
      </w:pPr>
    </w:p>
    <w:p w14:paraId="5AFA9B55" w14:textId="0BD0C875" w:rsidR="001D516F" w:rsidRDefault="001D516F" w:rsidP="00081989">
      <w:pPr>
        <w:ind w:firstLine="0"/>
        <w:jc w:val="center"/>
      </w:pPr>
    </w:p>
    <w:p w14:paraId="63A6E82C" w14:textId="77777777" w:rsidR="00DB46EE" w:rsidRDefault="00DB46EE" w:rsidP="00081989">
      <w:pPr>
        <w:ind w:firstLine="0"/>
        <w:jc w:val="center"/>
      </w:pPr>
    </w:p>
    <w:p w14:paraId="4E200A5B" w14:textId="77777777" w:rsidR="00DB46EE" w:rsidRPr="001D516F" w:rsidRDefault="00DB46EE" w:rsidP="00DB46EE">
      <w:pPr>
        <w:ind w:firstLine="0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Máster universitario de Ciencia de Datos</w:t>
      </w:r>
    </w:p>
    <w:p w14:paraId="3E3A3168" w14:textId="2C988893" w:rsidR="00DB46EE" w:rsidRPr="001D516F" w:rsidRDefault="008A1724" w:rsidP="00DB46EE">
      <w:pPr>
        <w:ind w:firstLine="0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Prueba de Evaluación Continua – PEC1</w:t>
      </w:r>
    </w:p>
    <w:p w14:paraId="1CBCCE9B" w14:textId="6431F280" w:rsidR="00131B2C" w:rsidRDefault="008A1724" w:rsidP="00DB46EE">
      <w:pPr>
        <w:ind w:firstLine="0"/>
        <w:jc w:val="center"/>
      </w:pPr>
      <w:r>
        <w:rPr>
          <w:b/>
          <w:sz w:val="36"/>
          <w:szCs w:val="36"/>
        </w:rPr>
        <w:t>Diseño y uso de bases de datos analíticas – Introducción a las bases de datos analíticas y toma de contacto con la máquina virtual (VDI)</w:t>
      </w:r>
    </w:p>
    <w:p w14:paraId="67F1C9A4" w14:textId="37BBE6C7" w:rsidR="00400D92" w:rsidRDefault="00400D92" w:rsidP="007A04B4">
      <w:pPr>
        <w:ind w:firstLine="0"/>
      </w:pPr>
    </w:p>
    <w:p w14:paraId="3E913783" w14:textId="1525DE9E" w:rsidR="001D516F" w:rsidRDefault="001D516F" w:rsidP="007A04B4">
      <w:pPr>
        <w:ind w:firstLine="0"/>
      </w:pPr>
    </w:p>
    <w:p w14:paraId="68DA05D3" w14:textId="77777777" w:rsidR="00DB46EE" w:rsidRDefault="00DB46EE" w:rsidP="007A04B4">
      <w:pPr>
        <w:ind w:firstLine="0"/>
      </w:pPr>
    </w:p>
    <w:bookmarkEnd w:id="0"/>
    <w:p w14:paraId="2383D166" w14:textId="64027BBF" w:rsidR="00030BF4" w:rsidRDefault="001D516F" w:rsidP="001D516F">
      <w:pPr>
        <w:spacing w:before="0" w:after="160"/>
        <w:ind w:firstLine="0"/>
        <w:jc w:val="center"/>
        <w:rPr>
          <w:sz w:val="32"/>
          <w:szCs w:val="32"/>
        </w:rPr>
      </w:pPr>
      <w:r>
        <w:rPr>
          <w:sz w:val="32"/>
          <w:szCs w:val="32"/>
        </w:rPr>
        <w:t>Autor:</w:t>
      </w:r>
    </w:p>
    <w:p w14:paraId="4E524C57" w14:textId="370996AD" w:rsidR="001D516F" w:rsidRDefault="001D516F" w:rsidP="001D516F">
      <w:pPr>
        <w:spacing w:before="0" w:after="160"/>
        <w:ind w:firstLine="0"/>
        <w:jc w:val="right"/>
        <w:rPr>
          <w:sz w:val="32"/>
          <w:szCs w:val="32"/>
        </w:rPr>
      </w:pPr>
      <w:r>
        <w:rPr>
          <w:sz w:val="32"/>
          <w:szCs w:val="32"/>
        </w:rPr>
        <w:t>Mario Ubierna San Mamés</w:t>
      </w:r>
    </w:p>
    <w:p w14:paraId="0CA5CBE4" w14:textId="77777777" w:rsidR="001D516F" w:rsidRDefault="001D516F">
      <w:pPr>
        <w:spacing w:before="0" w:after="160"/>
        <w:ind w:firstLine="0"/>
        <w:jc w:val="left"/>
      </w:pPr>
    </w:p>
    <w:p w14:paraId="374F6C74" w14:textId="3F111029" w:rsidR="001D516F" w:rsidRDefault="001D516F">
      <w:pPr>
        <w:spacing w:before="0" w:after="160"/>
        <w:ind w:firstLine="0"/>
        <w:jc w:val="left"/>
        <w:sectPr w:rsidR="001D516F" w:rsidSect="008F223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1507F39" w14:textId="56468C7F" w:rsidR="001D0676" w:rsidRDefault="001D0676" w:rsidP="001D0676">
      <w:pPr>
        <w:tabs>
          <w:tab w:val="left" w:pos="2041"/>
        </w:tabs>
        <w:ind w:firstLine="0"/>
      </w:pPr>
    </w:p>
    <w:p w14:paraId="52A40714" w14:textId="6E784381" w:rsidR="001D0676" w:rsidRPr="001D0676" w:rsidRDefault="001D0676" w:rsidP="001D0676">
      <w:pPr>
        <w:tabs>
          <w:tab w:val="left" w:pos="2041"/>
        </w:tabs>
        <w:sectPr w:rsidR="001D0676" w:rsidRPr="001D0676" w:rsidSect="00030BF4">
          <w:headerReference w:type="first" r:id="rId15"/>
          <w:type w:val="continuous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12935ECF" w14:textId="4E3BFD7B" w:rsidR="001D0676" w:rsidRDefault="001D0676" w:rsidP="001D0676">
      <w:pPr>
        <w:tabs>
          <w:tab w:val="left" w:pos="2492"/>
        </w:tabs>
        <w:ind w:firstLine="0"/>
      </w:pPr>
    </w:p>
    <w:p w14:paraId="777D0E50" w14:textId="16C29451" w:rsidR="001D0676" w:rsidRPr="001D0676" w:rsidRDefault="001D0676" w:rsidP="001D0676">
      <w:pPr>
        <w:tabs>
          <w:tab w:val="left" w:pos="2492"/>
        </w:tabs>
        <w:sectPr w:rsidR="001D0676" w:rsidRPr="001D0676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7FAC734" w14:textId="41C0A2FE" w:rsidR="00F873FB" w:rsidRDefault="00F873FB" w:rsidP="001D0676">
      <w:pPr>
        <w:ind w:firstLine="0"/>
      </w:pPr>
    </w:p>
    <w:p w14:paraId="7C8B9002" w14:textId="77777777" w:rsidR="001D0676" w:rsidRPr="001D0676" w:rsidRDefault="001D0676" w:rsidP="001D0676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F3595" w14:paraId="3EB65BB0" w14:textId="77777777" w:rsidTr="00114B07">
        <w:tc>
          <w:tcPr>
            <w:tcW w:w="8494" w:type="dxa"/>
            <w:tcBorders>
              <w:left w:val="nil"/>
              <w:right w:val="nil"/>
            </w:tcBorders>
          </w:tcPr>
          <w:p w14:paraId="268E5DEF" w14:textId="77777777" w:rsidR="00AF3595" w:rsidRPr="00114B07" w:rsidRDefault="00114B07" w:rsidP="00462D5F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1" w:name="_Toc66889693"/>
            <w:r w:rsidRPr="00114B07">
              <w:t>Índice de Contenido</w:t>
            </w:r>
            <w:bookmarkEnd w:id="1"/>
          </w:p>
        </w:tc>
      </w:tr>
    </w:tbl>
    <w:p w14:paraId="74E83BD0" w14:textId="77777777" w:rsidR="00AF3595" w:rsidRDefault="00AF3595" w:rsidP="00E60CF5"/>
    <w:sdt>
      <w:sdtPr>
        <w:rPr>
          <w:rFonts w:ascii="LM Roman 12" w:eastAsiaTheme="minorHAnsi" w:hAnsi="LM Roman 12" w:cstheme="minorBidi"/>
          <w:color w:val="auto"/>
          <w:sz w:val="24"/>
          <w:szCs w:val="22"/>
          <w:lang w:eastAsia="en-US"/>
        </w:rPr>
        <w:id w:val="48888106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</w:rPr>
      </w:sdtEndPr>
      <w:sdtContent>
        <w:p w14:paraId="0C4B8257" w14:textId="77777777" w:rsidR="00E60CF5" w:rsidRDefault="00E60CF5">
          <w:pPr>
            <w:pStyle w:val="TtuloTDC"/>
          </w:pPr>
        </w:p>
        <w:p w14:paraId="46522EA5" w14:textId="26EC0F97" w:rsidR="00F623FC" w:rsidRDefault="00E60CF5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66889693" w:history="1">
            <w:r w:rsidR="00F623FC" w:rsidRPr="00136DA0">
              <w:rPr>
                <w:rStyle w:val="Hipervnculo"/>
                <w:noProof/>
              </w:rPr>
              <w:t>Índice de Contenido</w:t>
            </w:r>
            <w:r w:rsidR="00F623FC">
              <w:rPr>
                <w:noProof/>
                <w:webHidden/>
              </w:rPr>
              <w:tab/>
            </w:r>
            <w:r w:rsidR="00F623FC">
              <w:rPr>
                <w:noProof/>
                <w:webHidden/>
              </w:rPr>
              <w:fldChar w:fldCharType="begin"/>
            </w:r>
            <w:r w:rsidR="00F623FC">
              <w:rPr>
                <w:noProof/>
                <w:webHidden/>
              </w:rPr>
              <w:instrText xml:space="preserve"> PAGEREF _Toc66889693 \h </w:instrText>
            </w:r>
            <w:r w:rsidR="00F623FC">
              <w:rPr>
                <w:noProof/>
                <w:webHidden/>
              </w:rPr>
            </w:r>
            <w:r w:rsidR="00F623FC">
              <w:rPr>
                <w:noProof/>
                <w:webHidden/>
              </w:rPr>
              <w:fldChar w:fldCharType="separate"/>
            </w:r>
            <w:r w:rsidR="00F623FC">
              <w:rPr>
                <w:noProof/>
                <w:webHidden/>
              </w:rPr>
              <w:t>3</w:t>
            </w:r>
            <w:r w:rsidR="00F623FC">
              <w:rPr>
                <w:noProof/>
                <w:webHidden/>
              </w:rPr>
              <w:fldChar w:fldCharType="end"/>
            </w:r>
          </w:hyperlink>
        </w:p>
        <w:p w14:paraId="59D44270" w14:textId="0200A3CC" w:rsidR="00F623FC" w:rsidRDefault="00F623FC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4" w:history="1">
            <w:r w:rsidRPr="00136DA0">
              <w:rPr>
                <w:rStyle w:val="Hipervnculo"/>
                <w:noProof/>
              </w:rPr>
              <w:t>Índice de tab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059C01" w14:textId="6284B14A" w:rsidR="00F623FC" w:rsidRDefault="00F623FC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5" w:history="1">
            <w:r w:rsidRPr="00136DA0">
              <w:rPr>
                <w:rStyle w:val="Hipervnculo"/>
                <w:noProof/>
              </w:rPr>
              <w:t>Índice de ilustra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3E999E" w14:textId="36D3D573" w:rsidR="00F623FC" w:rsidRDefault="00F623FC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6" w:history="1">
            <w:r w:rsidRPr="00136DA0">
              <w:rPr>
                <w:rStyle w:val="Hipervnculo"/>
                <w:rFonts w:ascii="LM Roman 12" w:hAnsi="LM Roman 12"/>
                <w:noProof/>
              </w:rPr>
              <w:t>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arte teór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9838A2" w14:textId="12A403BB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7" w:history="1">
            <w:r w:rsidRPr="00136DA0">
              <w:rPr>
                <w:rStyle w:val="Hipervnculo"/>
                <w:rFonts w:ascii="LM Roman 12" w:hAnsi="LM Roman 12"/>
                <w:noProof/>
              </w:rPr>
              <w:t>1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regunta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C190D2" w14:textId="6529C9E4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8" w:history="1">
            <w:r w:rsidRPr="00136DA0">
              <w:rPr>
                <w:rStyle w:val="Hipervnculo"/>
                <w:rFonts w:ascii="LM Roman 12" w:hAnsi="LM Roman 12"/>
                <w:noProof/>
              </w:rPr>
              <w:t>1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regunta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DD8655" w14:textId="1A2615FA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699" w:history="1">
            <w:r w:rsidRPr="00136DA0">
              <w:rPr>
                <w:rStyle w:val="Hipervnculo"/>
                <w:rFonts w:ascii="LM Roman 12" w:hAnsi="LM Roman 12"/>
                <w:noProof/>
              </w:rPr>
              <w:t>1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regunta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772DA5" w14:textId="2313C92F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0" w:history="1">
            <w:r w:rsidRPr="00136DA0">
              <w:rPr>
                <w:rStyle w:val="Hipervnculo"/>
                <w:rFonts w:ascii="LM Roman 12" w:hAnsi="LM Roman 12"/>
                <w:noProof/>
              </w:rPr>
              <w:t>1.4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regunta 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1EC058" w14:textId="0B5DC505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1" w:history="1">
            <w:r w:rsidRPr="00136DA0">
              <w:rPr>
                <w:rStyle w:val="Hipervnculo"/>
                <w:rFonts w:ascii="LM Roman 12" w:hAnsi="LM Roman 12"/>
                <w:noProof/>
              </w:rPr>
              <w:t>1.5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regunta 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5F305" w14:textId="0E5FAFA9" w:rsidR="00F623FC" w:rsidRDefault="00F623FC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2" w:history="1">
            <w:r w:rsidRPr="00136DA0">
              <w:rPr>
                <w:rStyle w:val="Hipervnculo"/>
                <w:rFonts w:ascii="LM Roman 12" w:hAnsi="LM Roman 12"/>
                <w:noProof/>
              </w:rPr>
              <w:t>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Parte prác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08D4D1" w14:textId="41796137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3" w:history="1">
            <w:r w:rsidRPr="00136DA0">
              <w:rPr>
                <w:rStyle w:val="Hipervnculo"/>
                <w:rFonts w:ascii="LM Roman 12" w:hAnsi="LM Roman 12"/>
                <w:noProof/>
              </w:rPr>
              <w:t>2.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Ejercicio 1: Configuración del entorno VD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D93322" w14:textId="36AA5E48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4" w:history="1">
            <w:r w:rsidRPr="00136DA0">
              <w:rPr>
                <w:rStyle w:val="Hipervnculo"/>
                <w:rFonts w:ascii="LM Roman 12" w:hAnsi="LM Roman 12"/>
                <w:noProof/>
              </w:rPr>
              <w:t>2.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Ejercicio 2: Validación de la BBD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8B9E0E" w14:textId="3E3B62B6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5" w:history="1">
            <w:r w:rsidRPr="00136DA0">
              <w:rPr>
                <w:rStyle w:val="Hipervnculo"/>
                <w:rFonts w:ascii="LM Roman 12" w:hAnsi="LM Roman 12"/>
                <w:noProof/>
              </w:rPr>
              <w:t>2.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Ejercicio 3: Validación de la aplicación de ET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3B5EEB" w14:textId="53E3EA90" w:rsidR="00F623FC" w:rsidRDefault="00F623FC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6" w:history="1">
            <w:r w:rsidRPr="00136DA0">
              <w:rPr>
                <w:rStyle w:val="Hipervnculo"/>
                <w:rFonts w:ascii="LM Roman 12" w:hAnsi="LM Roman 12"/>
                <w:noProof/>
              </w:rPr>
              <w:t>2.4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 xml:space="preserve">Ejercicio 4: Microsoft SQL </w:t>
            </w:r>
            <w:r w:rsidRPr="00136DA0">
              <w:rPr>
                <w:rStyle w:val="Hipervnculo"/>
                <w:i/>
                <w:iCs/>
                <w:noProof/>
              </w:rPr>
              <w:t>Analysis Serv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B5436D" w14:textId="79F522EB" w:rsidR="00F623FC" w:rsidRDefault="00F623FC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66889707" w:history="1">
            <w:r w:rsidRPr="00136DA0">
              <w:rPr>
                <w:rStyle w:val="Hipervnculo"/>
                <w:rFonts w:ascii="LM Roman 12" w:hAnsi="LM Roman 12"/>
                <w:noProof/>
              </w:rPr>
              <w:t>3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136DA0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889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F631B" w14:textId="71E86F35" w:rsidR="00E60CF5" w:rsidRDefault="00E60CF5">
          <w:r>
            <w:rPr>
              <w:b/>
              <w:bCs/>
            </w:rPr>
            <w:fldChar w:fldCharType="end"/>
          </w:r>
        </w:p>
      </w:sdtContent>
    </w:sdt>
    <w:p w14:paraId="4A59D6E1" w14:textId="77777777" w:rsidR="00E60CF5" w:rsidRPr="00D31F13" w:rsidRDefault="00E60CF5" w:rsidP="00E60CF5"/>
    <w:p w14:paraId="739547EF" w14:textId="77777777" w:rsidR="002333E4" w:rsidRDefault="002333E4" w:rsidP="00D31F13">
      <w:pPr>
        <w:ind w:firstLine="0"/>
      </w:pPr>
      <w:r>
        <w:br w:type="page"/>
      </w:r>
    </w:p>
    <w:p w14:paraId="40F57FA1" w14:textId="77777777" w:rsidR="002D190D" w:rsidRDefault="002D190D" w:rsidP="002D190D">
      <w:pPr>
        <w:pStyle w:val="Ttulo1"/>
        <w:numPr>
          <w:ilvl w:val="0"/>
          <w:numId w:val="0"/>
        </w:numPr>
        <w:ind w:left="340" w:hanging="340"/>
        <w:sectPr w:rsidR="002D190D" w:rsidSect="00F83239">
          <w:headerReference w:type="default" r:id="rId16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52E1B3B" w14:textId="65857EEE" w:rsidR="002333E4" w:rsidRDefault="002333E4" w:rsidP="00921253"/>
    <w:p w14:paraId="4D635CB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2D190D" w14:paraId="08A902E4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4D774CE" w14:textId="77777777" w:rsidR="002D190D" w:rsidRPr="00114B07" w:rsidRDefault="002D190D" w:rsidP="00AA1181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2" w:name="_Toc66889694"/>
            <w:r>
              <w:t>Índice de tablas</w:t>
            </w:r>
            <w:bookmarkEnd w:id="2"/>
          </w:p>
        </w:tc>
      </w:tr>
    </w:tbl>
    <w:p w14:paraId="56E0A8A3" w14:textId="77777777" w:rsidR="003B7C54" w:rsidRDefault="003B7C54">
      <w:pPr>
        <w:spacing w:before="0" w:after="160"/>
        <w:ind w:firstLine="0"/>
        <w:jc w:val="left"/>
      </w:pPr>
    </w:p>
    <w:p w14:paraId="6CC5E447" w14:textId="1A1788B5" w:rsidR="00FD506B" w:rsidRDefault="001503C1" w:rsidP="00FD506B">
      <w:fldSimple w:instr=" TOC \h \z \c &quot;Tabla&quot; ">
        <w:r w:rsidR="000A1E9B">
          <w:rPr>
            <w:b/>
            <w:bCs/>
            <w:noProof/>
          </w:rPr>
          <w:t>No se encuentran elementos de tabla de ilustraciones.</w:t>
        </w:r>
      </w:fldSimple>
    </w:p>
    <w:p w14:paraId="7ED37153" w14:textId="77777777" w:rsidR="00077E00" w:rsidRDefault="00077E00">
      <w:pPr>
        <w:spacing w:before="0" w:after="160"/>
        <w:ind w:firstLine="0"/>
        <w:jc w:val="left"/>
      </w:pPr>
    </w:p>
    <w:p w14:paraId="10AF6EF9" w14:textId="77777777" w:rsidR="00077E00" w:rsidRDefault="00077E00">
      <w:pPr>
        <w:spacing w:before="0" w:after="160"/>
        <w:ind w:firstLine="0"/>
        <w:jc w:val="left"/>
        <w:sectPr w:rsidR="00077E00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40F6A3" w14:textId="56C0DF1B" w:rsidR="003B7C54" w:rsidRDefault="003B7C54" w:rsidP="00921253"/>
    <w:p w14:paraId="403BEC2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077E00" w14:paraId="4E950956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18429D30" w14:textId="77777777" w:rsidR="00077E00" w:rsidRPr="00114B07" w:rsidRDefault="00077E00" w:rsidP="001B0F20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3" w:name="_Toc66889695"/>
            <w:r w:rsidRPr="00114B07">
              <w:t xml:space="preserve">Índice de </w:t>
            </w:r>
            <w:r>
              <w:t>ilustraciones</w:t>
            </w:r>
            <w:bookmarkEnd w:id="3"/>
          </w:p>
        </w:tc>
      </w:tr>
    </w:tbl>
    <w:p w14:paraId="46940C59" w14:textId="77777777" w:rsidR="00077E00" w:rsidRDefault="00077E00">
      <w:pPr>
        <w:spacing w:before="0" w:after="160"/>
        <w:ind w:firstLine="0"/>
        <w:jc w:val="left"/>
      </w:pPr>
    </w:p>
    <w:p w14:paraId="7FED5B61" w14:textId="7DC52D02" w:rsidR="00D81E86" w:rsidRDefault="001503C1" w:rsidP="00D81E86">
      <w:fldSimple w:instr=" TOC \h \z \c &quot;Ilustración&quot; ">
        <w:r w:rsidR="000A1E9B">
          <w:rPr>
            <w:b/>
            <w:bCs/>
            <w:noProof/>
          </w:rPr>
          <w:t>No se encuentran elementos de tabla de ilustraciones.</w:t>
        </w:r>
      </w:fldSimple>
    </w:p>
    <w:p w14:paraId="4FD799CA" w14:textId="77777777" w:rsidR="00077E00" w:rsidRDefault="00077E00">
      <w:pPr>
        <w:spacing w:before="0" w:after="160"/>
        <w:ind w:firstLine="0"/>
        <w:jc w:val="left"/>
      </w:pPr>
    </w:p>
    <w:p w14:paraId="1D33B679" w14:textId="77777777" w:rsidR="004D1002" w:rsidRDefault="004D1002">
      <w:pPr>
        <w:spacing w:before="0" w:after="160"/>
        <w:ind w:firstLine="0"/>
        <w:jc w:val="left"/>
      </w:pPr>
      <w:r>
        <w:br w:type="page"/>
      </w:r>
    </w:p>
    <w:p w14:paraId="602643C5" w14:textId="77777777" w:rsidR="00465FD0" w:rsidRDefault="00465FD0" w:rsidP="00465FD0">
      <w:pPr>
        <w:ind w:firstLine="0"/>
        <w:sectPr w:rsidR="00465FD0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6F428B58" w14:textId="5793F4C8" w:rsidR="00F55AAB" w:rsidRDefault="00F55AAB" w:rsidP="00465FD0">
      <w:pPr>
        <w:ind w:firstLine="0"/>
      </w:pPr>
    </w:p>
    <w:p w14:paraId="62227179" w14:textId="77777777" w:rsidR="001A09F5" w:rsidRDefault="001A09F5" w:rsidP="00465FD0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7869D75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66E8AECB" w14:textId="243B23CB" w:rsidR="007C0FFE" w:rsidRPr="00114B07" w:rsidRDefault="00CC6DBA" w:rsidP="00FB6B38">
            <w:pPr>
              <w:pStyle w:val="Ttulo1"/>
              <w:jc w:val="center"/>
              <w:outlineLvl w:val="0"/>
            </w:pPr>
            <w:bookmarkStart w:id="4" w:name="_Toc66889696"/>
            <w:r>
              <w:t>Parte teórica</w:t>
            </w:r>
            <w:bookmarkEnd w:id="4"/>
          </w:p>
        </w:tc>
      </w:tr>
    </w:tbl>
    <w:p w14:paraId="1E3C2BB6" w14:textId="3B248C3D" w:rsidR="00CC6DBA" w:rsidRDefault="00CC6DBA" w:rsidP="00CC6DBA"/>
    <w:p w14:paraId="0424DDE6" w14:textId="032FF147" w:rsidR="00CC6DBA" w:rsidRDefault="00CC6DBA" w:rsidP="00CC6DBA">
      <w:pPr>
        <w:pStyle w:val="Ttulo2"/>
      </w:pPr>
      <w:bookmarkStart w:id="5" w:name="_Toc66889697"/>
      <w:r>
        <w:t>Pregunta1</w:t>
      </w:r>
      <w:bookmarkEnd w:id="5"/>
    </w:p>
    <w:p w14:paraId="4E1C68D6" w14:textId="630D2A71" w:rsidR="00CC6DBA" w:rsidRDefault="00CC6DBA" w:rsidP="00CC6DBA">
      <w:r>
        <w:t>A</w:t>
      </w:r>
    </w:p>
    <w:p w14:paraId="5B2F4B73" w14:textId="77777777" w:rsidR="00CC6DBA" w:rsidRDefault="00CC6DBA" w:rsidP="00CC6DBA"/>
    <w:p w14:paraId="08EDDE01" w14:textId="30674237" w:rsidR="00CC6DBA" w:rsidRDefault="00CC6DBA" w:rsidP="00CC6DBA">
      <w:pPr>
        <w:pStyle w:val="Ttulo2"/>
      </w:pPr>
      <w:bookmarkStart w:id="6" w:name="_Toc66889698"/>
      <w:r>
        <w:t>Pregunta 2</w:t>
      </w:r>
      <w:bookmarkEnd w:id="6"/>
    </w:p>
    <w:p w14:paraId="0463F50D" w14:textId="69172107" w:rsidR="00CC6DBA" w:rsidRDefault="00CC6DBA" w:rsidP="00CC6DBA">
      <w:r>
        <w:t>A</w:t>
      </w:r>
    </w:p>
    <w:p w14:paraId="375AFB0F" w14:textId="77777777" w:rsidR="00CC6DBA" w:rsidRDefault="00CC6DBA" w:rsidP="00CC6DBA"/>
    <w:p w14:paraId="159C5FC1" w14:textId="385E4F68" w:rsidR="00CC6DBA" w:rsidRDefault="00CC6DBA" w:rsidP="00CC6DBA">
      <w:pPr>
        <w:pStyle w:val="Ttulo2"/>
      </w:pPr>
      <w:bookmarkStart w:id="7" w:name="_Toc66889699"/>
      <w:r>
        <w:t>Pregunta 3</w:t>
      </w:r>
      <w:bookmarkEnd w:id="7"/>
    </w:p>
    <w:p w14:paraId="15192446" w14:textId="5ECE384F" w:rsidR="00CC6DBA" w:rsidRDefault="00CC6DBA" w:rsidP="00CC6DBA">
      <w:r>
        <w:t>A</w:t>
      </w:r>
    </w:p>
    <w:p w14:paraId="2853052B" w14:textId="13FA1917" w:rsidR="00CC6DBA" w:rsidRDefault="00CC6DBA" w:rsidP="00CC6DBA"/>
    <w:p w14:paraId="7CA1525B" w14:textId="1D647769" w:rsidR="00CC6DBA" w:rsidRDefault="00CC6DBA" w:rsidP="00CC6DBA">
      <w:pPr>
        <w:pStyle w:val="Ttulo2"/>
      </w:pPr>
      <w:bookmarkStart w:id="8" w:name="_Toc66889700"/>
      <w:r>
        <w:t>Pregunta 4</w:t>
      </w:r>
      <w:bookmarkEnd w:id="8"/>
    </w:p>
    <w:p w14:paraId="3245BA95" w14:textId="254F5947" w:rsidR="00CC6DBA" w:rsidRDefault="00CC6DBA" w:rsidP="00CC6DBA">
      <w:r>
        <w:t>A</w:t>
      </w:r>
    </w:p>
    <w:p w14:paraId="126183E6" w14:textId="7020C2AB" w:rsidR="00CC6DBA" w:rsidRDefault="00CC6DBA" w:rsidP="00CC6DBA"/>
    <w:p w14:paraId="33D91E12" w14:textId="02C28227" w:rsidR="00CC6DBA" w:rsidRDefault="00CC6DBA" w:rsidP="00CC6DBA">
      <w:pPr>
        <w:pStyle w:val="Ttulo2"/>
      </w:pPr>
      <w:bookmarkStart w:id="9" w:name="_Toc66889701"/>
      <w:r>
        <w:t>Pregunta 5</w:t>
      </w:r>
      <w:bookmarkEnd w:id="9"/>
    </w:p>
    <w:p w14:paraId="449522BD" w14:textId="0BD4677D" w:rsidR="00FC0E1F" w:rsidRDefault="00FC0E1F" w:rsidP="00FC0E1F">
      <w:r>
        <w:t>A</w:t>
      </w:r>
    </w:p>
    <w:p w14:paraId="5CC7CC9E" w14:textId="77777777" w:rsidR="00993BF7" w:rsidRDefault="00FC0E1F" w:rsidP="00993BF7">
      <w:pPr>
        <w:spacing w:before="0" w:after="160"/>
        <w:ind w:firstLine="0"/>
        <w:jc w:val="left"/>
        <w:sectPr w:rsidR="00993BF7" w:rsidSect="00F83239">
          <w:headerReference w:type="default" r:id="rId17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r>
        <w:br w:type="page"/>
      </w:r>
    </w:p>
    <w:p w14:paraId="5D85E98C" w14:textId="77777777" w:rsidR="00993BF7" w:rsidRDefault="00993BF7" w:rsidP="00993BF7">
      <w:pPr>
        <w:ind w:firstLine="0"/>
      </w:pPr>
    </w:p>
    <w:p w14:paraId="755D94F8" w14:textId="77777777" w:rsidR="00993BF7" w:rsidRDefault="00993BF7" w:rsidP="00993BF7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993BF7" w14:paraId="16BDD1C5" w14:textId="77777777" w:rsidTr="0084178E">
        <w:tc>
          <w:tcPr>
            <w:tcW w:w="8494" w:type="dxa"/>
            <w:tcBorders>
              <w:left w:val="nil"/>
              <w:right w:val="nil"/>
            </w:tcBorders>
          </w:tcPr>
          <w:p w14:paraId="2228EAA0" w14:textId="77777777" w:rsidR="00993BF7" w:rsidRPr="00114B07" w:rsidRDefault="00993BF7" w:rsidP="0084178E">
            <w:pPr>
              <w:pStyle w:val="Ttulo1"/>
              <w:jc w:val="center"/>
              <w:outlineLvl w:val="0"/>
            </w:pPr>
            <w:bookmarkStart w:id="10" w:name="_Toc66889702"/>
            <w:r>
              <w:t>Parte práctica</w:t>
            </w:r>
            <w:bookmarkEnd w:id="10"/>
          </w:p>
        </w:tc>
      </w:tr>
    </w:tbl>
    <w:p w14:paraId="0B253DA6" w14:textId="77777777" w:rsidR="00993BF7" w:rsidRDefault="00993BF7" w:rsidP="00993BF7"/>
    <w:p w14:paraId="2EBABCEF" w14:textId="5AEE1AAB" w:rsidR="00993BF7" w:rsidRDefault="00993BF7" w:rsidP="00993BF7">
      <w:pPr>
        <w:pStyle w:val="Ttulo2"/>
      </w:pPr>
      <w:bookmarkStart w:id="11" w:name="_Toc66889703"/>
      <w:r>
        <w:t>Ejercicio 1: Configuración del entorno VDI</w:t>
      </w:r>
      <w:bookmarkEnd w:id="11"/>
    </w:p>
    <w:p w14:paraId="7B81EF7A" w14:textId="7E02BB59" w:rsidR="00F53B6C" w:rsidRPr="00F53B6C" w:rsidRDefault="00F53B6C" w:rsidP="00F53B6C">
      <w:r>
        <w:rPr>
          <w:i/>
          <w:iCs/>
        </w:rPr>
        <w:t>Configurar la conexión al escritorio VDI que se utilizará durante todo el curso, tanto para realizar esta PEC como las siguientes actividades evaluables del curso.</w:t>
      </w:r>
    </w:p>
    <w:p w14:paraId="4CEED612" w14:textId="50FCF5B9" w:rsidR="00993BF7" w:rsidRDefault="00E15A06" w:rsidP="00993BF7">
      <w:r>
        <w:t>Antes de comenzar</w:t>
      </w:r>
      <w:r w:rsidR="00896F30">
        <w:t xml:space="preserve"> cabe destacar que los pasos que voy a seguir a continuación, están determinados por los apuntes que se nos han proporcionado en esta asignatura </w:t>
      </w:r>
      <w:r w:rsidR="00896F30">
        <w:fldChar w:fldCharType="begin"/>
      </w:r>
      <w:r w:rsidR="00896F30">
        <w:instrText xml:space="preserve"> ADDIN ZOTERO_ITEM CSL_CITATION {"citationID":"0NdUYwXR","properties":{"formattedCitation":"[1]","plainCitation":"[1]","noteIndex":0},"citationItems":[{"id":39,"uris":["http://zotero.org/users/local/MJcpblA1/items/P5WGVMQC"],"uri":["http://zotero.org/users/local/MJcpblA1/items/P5WGVMQC"],"itemData":{"id":39,"type":"article","title":"Entorno_Virtual_cast.pdf","URL":"https://ra.biblioteca.uoc.edu/prestatgeries/22510/Entorno_Virtual_cast.pdf","accessed":{"date-parts":[["2021",3,17]]}}}],"schema":"https://github.com/citation-style-language/schema/raw/master/csl-citation.json"} </w:instrText>
      </w:r>
      <w:r w:rsidR="00896F30">
        <w:fldChar w:fldCharType="separate"/>
      </w:r>
      <w:r w:rsidR="00896F30" w:rsidRPr="00896F30">
        <w:rPr>
          <w:rFonts w:ascii="Calibri" w:hAnsi="Calibri" w:cs="Calibri"/>
        </w:rPr>
        <w:t>[1]</w:t>
      </w:r>
      <w:r w:rsidR="00896F30">
        <w:fldChar w:fldCharType="end"/>
      </w:r>
      <w:r w:rsidR="00896F30">
        <w:t>.</w:t>
      </w:r>
      <w:r>
        <w:t xml:space="preserve"> </w:t>
      </w:r>
      <w:r w:rsidR="00896F30">
        <w:t xml:space="preserve">Para poder realizar la configuración </w:t>
      </w:r>
      <w:r>
        <w:t>del entorno VDI (</w:t>
      </w:r>
      <w:r>
        <w:rPr>
          <w:i/>
          <w:iCs/>
        </w:rPr>
        <w:t xml:space="preserve">Virtual Desktop </w:t>
      </w:r>
      <w:proofErr w:type="spellStart"/>
      <w:r>
        <w:rPr>
          <w:i/>
          <w:iCs/>
        </w:rPr>
        <w:t>Infrastructure</w:t>
      </w:r>
      <w:proofErr w:type="spellEnd"/>
      <w:r>
        <w:t>), lo primero que tuve que hacer fue</w:t>
      </w:r>
      <w:r w:rsidR="00950B9D">
        <w:t xml:space="preserve"> </w:t>
      </w:r>
      <w:r>
        <w:t xml:space="preserve">instalar </w:t>
      </w:r>
      <w:r>
        <w:rPr>
          <w:i/>
          <w:iCs/>
        </w:rPr>
        <w:t>Citrix Workspace App</w:t>
      </w:r>
      <w:r>
        <w:t>, tal y como se muestra en la siguiente captura:</w:t>
      </w:r>
    </w:p>
    <w:p w14:paraId="0DC4CCC5" w14:textId="77777777" w:rsidR="00E15A06" w:rsidRDefault="00E15A06" w:rsidP="00E15A06">
      <w:pPr>
        <w:keepNext/>
        <w:jc w:val="center"/>
      </w:pPr>
      <w:r>
        <w:rPr>
          <w:noProof/>
        </w:rPr>
        <w:drawing>
          <wp:inline distT="0" distB="0" distL="0" distR="0" wp14:anchorId="660C8213" wp14:editId="735AD241">
            <wp:extent cx="5170517" cy="1690876"/>
            <wp:effectExtent l="0" t="0" r="0" b="508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05170" cy="1702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DEB28" w14:textId="574E886F" w:rsidR="00E15A06" w:rsidRDefault="00E15A06" w:rsidP="00E15A06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</w:t>
        </w:r>
      </w:fldSimple>
      <w:r>
        <w:t xml:space="preserve"> - Descarga de Citrix Workspace App</w:t>
      </w:r>
      <w:r w:rsidR="00A75A14">
        <w:t xml:space="preserve"> </w:t>
      </w:r>
      <w:r w:rsidR="00A75A14">
        <w:fldChar w:fldCharType="begin"/>
      </w:r>
      <w:r w:rsidR="00896F30">
        <w:instrText xml:space="preserve"> ADDIN ZOTERO_ITEM CSL_CITATION {"citationID":"BZKUyngv","properties":{"formattedCitation":"[2]","plainCitation":"[2]","noteIndex":0},"citationItems":[{"id":41,"uris":["http://zotero.org/users/local/MJcpblA1/items/NEFUTD5N"],"uri":["http://zotero.org/users/local/MJcpblA1/items/NEFUTD5N"],"itemData":{"id":41,"type":"webpage","container-title":"Citrix.com","language":"es","title":"Citrix Workspace app 2103 for Windows - Citrix Spain","URL":"https://www.citrix.com/es-es/downloads/workspace-app/windows/workspace-app-for-windows-latest.html","accessed":{"date-parts":[["2021",3,17]]}}}],"schema":"https://github.com/citation-style-language/schema/raw/master/csl-citation.json"} </w:instrText>
      </w:r>
      <w:r w:rsidR="00A75A14">
        <w:fldChar w:fldCharType="separate"/>
      </w:r>
      <w:r w:rsidR="00896F30" w:rsidRPr="00896F30">
        <w:rPr>
          <w:rFonts w:ascii="Calibri" w:hAnsi="Calibri" w:cs="Calibri"/>
        </w:rPr>
        <w:t>[2]</w:t>
      </w:r>
      <w:r w:rsidR="00A75A14">
        <w:fldChar w:fldCharType="end"/>
      </w:r>
      <w:r>
        <w:t>.</w:t>
      </w:r>
    </w:p>
    <w:p w14:paraId="3509C141" w14:textId="31D8A9BB" w:rsidR="00062F0F" w:rsidRDefault="00896F30" w:rsidP="00062F0F">
      <w:r>
        <w:t>Una vez descargado e instalado ya pude acceder al portal de la UOC</w:t>
      </w:r>
      <w:r w:rsidR="00F97918">
        <w:t xml:space="preserve"> </w:t>
      </w:r>
      <w:r>
        <w:t>para entrar poder entrar en la máquina virtual.</w:t>
      </w:r>
    </w:p>
    <w:p w14:paraId="119CCE15" w14:textId="0204EC6D" w:rsidR="00F97918" w:rsidRDefault="004C2A93" w:rsidP="004C2A93">
      <w:pPr>
        <w:keepNext/>
      </w:pPr>
      <w:r>
        <w:rPr>
          <w:noProof/>
        </w:rPr>
        <w:lastRenderedPageBreak/>
        <w:drawing>
          <wp:inline distT="0" distB="0" distL="0" distR="0" wp14:anchorId="11EEB531" wp14:editId="77C56CB8">
            <wp:extent cx="5187142" cy="1512153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25347" cy="1523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155132" w14:textId="44CC8BBD" w:rsidR="00F97918" w:rsidRDefault="00F97918" w:rsidP="00F97918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2</w:t>
        </w:r>
      </w:fldSimple>
      <w:r>
        <w:t xml:space="preserve"> - Vista principal de la VDI asignada.</w:t>
      </w:r>
    </w:p>
    <w:p w14:paraId="6C23B5E9" w14:textId="3106AAF3" w:rsidR="00D661D7" w:rsidRDefault="00F97918" w:rsidP="00F97918">
      <w:r>
        <w:t>Como podemos apreciar en la anterior ilustración, vemos que tenemos una VDI asignada con el fin de realizar estas prácticas, haciendo click sobre</w:t>
      </w:r>
      <w:r w:rsidR="00F13772">
        <w:t xml:space="preserve"> el botón “Conectar”</w:t>
      </w:r>
      <w:r>
        <w:t xml:space="preserve"> accedemos a la máquina virtual</w:t>
      </w:r>
      <w:r w:rsidR="00D661D7">
        <w:t>:</w:t>
      </w:r>
    </w:p>
    <w:p w14:paraId="747E315A" w14:textId="77777777" w:rsidR="00D661D7" w:rsidRDefault="00D661D7" w:rsidP="00D661D7">
      <w:pPr>
        <w:keepNext/>
        <w:jc w:val="center"/>
      </w:pPr>
      <w:r>
        <w:rPr>
          <w:noProof/>
        </w:rPr>
        <w:drawing>
          <wp:inline distT="0" distB="0" distL="0" distR="0" wp14:anchorId="148B65BB" wp14:editId="6AC85B6C">
            <wp:extent cx="5271462" cy="2975957"/>
            <wp:effectExtent l="0" t="0" r="571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r="1018"/>
                    <a:stretch/>
                  </pic:blipFill>
                  <pic:spPr bwMode="auto">
                    <a:xfrm>
                      <a:off x="0" y="0"/>
                      <a:ext cx="5302021" cy="29932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D5CC4D" w14:textId="0690F4B3" w:rsidR="004C2A93" w:rsidRDefault="00D661D7" w:rsidP="00D661D7">
      <w:pPr>
        <w:pStyle w:val="Descripcin"/>
        <w:jc w:val="center"/>
        <w:rPr>
          <w:noProof/>
        </w:rPr>
      </w:pPr>
      <w:r>
        <w:t xml:space="preserve">Ilustración </w:t>
      </w:r>
      <w:fldSimple w:instr=" SEQ Ilustración \* ARABIC ">
        <w:r w:rsidR="008B146E">
          <w:rPr>
            <w:noProof/>
          </w:rPr>
          <w:t>3</w:t>
        </w:r>
      </w:fldSimple>
      <w:r>
        <w:t xml:space="preserve"> - Pantalla general VDI</w:t>
      </w:r>
      <w:r>
        <w:rPr>
          <w:noProof/>
        </w:rPr>
        <w:t>.</w:t>
      </w:r>
    </w:p>
    <w:p w14:paraId="1EA011C5" w14:textId="530B9829" w:rsidR="00D661D7" w:rsidRDefault="00C46587" w:rsidP="00D661D7">
      <w:r>
        <w:t>En la siguiente ilustración podemos ver de forma detalla la información técnica sobre esta VDI:</w:t>
      </w:r>
    </w:p>
    <w:p w14:paraId="0BA0F649" w14:textId="77777777" w:rsidR="00631C8E" w:rsidRDefault="00631C8E" w:rsidP="00631C8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FC8BE14" wp14:editId="03B43713">
            <wp:extent cx="3133898" cy="2367172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207228" cy="2422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D93289" w14:textId="1FD87C0E" w:rsidR="00C46587" w:rsidRDefault="00631C8E" w:rsidP="00631C8E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4</w:t>
        </w:r>
      </w:fldSimple>
      <w:r>
        <w:t xml:space="preserve"> - Información técnica sobre la VDI.</w:t>
      </w:r>
    </w:p>
    <w:p w14:paraId="54FCF6BC" w14:textId="30265CB2" w:rsidR="00631C8E" w:rsidRDefault="00C97351" w:rsidP="00631C8E">
      <w:r>
        <w:t>Una vez que ya estamos dentro de la máquina virtual, damos acceso de lectura y escritura para que sea más fácil intercambiar archivos entre el equipo local y la máquina virtual.</w:t>
      </w:r>
    </w:p>
    <w:p w14:paraId="3AB28E65" w14:textId="77777777" w:rsidR="00C97351" w:rsidRDefault="00C97351" w:rsidP="00631C8E">
      <w:pPr>
        <w:rPr>
          <w:noProof/>
        </w:rPr>
      </w:pPr>
    </w:p>
    <w:p w14:paraId="6563FF78" w14:textId="77777777" w:rsidR="00C97351" w:rsidRDefault="00C97351" w:rsidP="00C97351">
      <w:pPr>
        <w:keepNext/>
        <w:jc w:val="center"/>
      </w:pPr>
      <w:r>
        <w:rPr>
          <w:noProof/>
        </w:rPr>
        <w:drawing>
          <wp:inline distT="0" distB="0" distL="0" distR="0" wp14:anchorId="0901803F" wp14:editId="28B1A4DD">
            <wp:extent cx="5237019" cy="2683567"/>
            <wp:effectExtent l="0" t="0" r="1905" b="254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r="50432" b="23077"/>
                    <a:stretch/>
                  </pic:blipFill>
                  <pic:spPr bwMode="auto">
                    <a:xfrm>
                      <a:off x="0" y="0"/>
                      <a:ext cx="5286007" cy="27086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FF379C" w14:textId="45EE3FD1" w:rsidR="00C97351" w:rsidRDefault="00C97351" w:rsidP="00D774D1">
      <w:pPr>
        <w:pStyle w:val="Descripcin"/>
        <w:jc w:val="center"/>
        <w:rPr>
          <w:noProof/>
        </w:rPr>
      </w:pPr>
      <w:r>
        <w:t xml:space="preserve">Ilustración </w:t>
      </w:r>
      <w:fldSimple w:instr=" SEQ Ilustración \* ARABIC ">
        <w:r w:rsidR="008B146E">
          <w:rPr>
            <w:noProof/>
          </w:rPr>
          <w:t>5</w:t>
        </w:r>
      </w:fldSimple>
      <w:r>
        <w:t xml:space="preserve"> - Permisos de lectura y escritura entre la VDI y el equipo local</w:t>
      </w:r>
      <w:r>
        <w:rPr>
          <w:noProof/>
        </w:rPr>
        <w:t>.</w:t>
      </w:r>
    </w:p>
    <w:p w14:paraId="019741B1" w14:textId="46A7EC4E" w:rsidR="00993BF7" w:rsidRDefault="00A76412" w:rsidP="00993BF7">
      <w:r>
        <w:t xml:space="preserve">Posterior a este punto tenemos que realizar la configuración de la base de datos, para ello por no hacer dos veces el mismo ejercicio, queda explicado en el ejercicio 2. </w:t>
      </w:r>
    </w:p>
    <w:p w14:paraId="332136BE" w14:textId="54A8D45F" w:rsidR="00A76412" w:rsidRDefault="00A76412" w:rsidP="00993BF7">
      <w:r>
        <w:t xml:space="preserve">Para concluir, hay que configurar </w:t>
      </w:r>
      <w:r>
        <w:rPr>
          <w:i/>
          <w:iCs/>
        </w:rPr>
        <w:t>Visual Studio</w:t>
      </w:r>
      <w:r w:rsidR="00BF153D">
        <w:t xml:space="preserve">, lo primero que debemos hacer es importar la estructura de base de datos. Para ello, abrimos </w:t>
      </w:r>
      <w:r w:rsidR="00BF153D">
        <w:rPr>
          <w:i/>
          <w:iCs/>
        </w:rPr>
        <w:t>Visual Studio</w:t>
      </w:r>
      <w:r w:rsidR="00BF153D">
        <w:t xml:space="preserve">, seleccionamos del menú la opción </w:t>
      </w:r>
      <w:r w:rsidR="00BF153D" w:rsidRPr="002575CE">
        <w:rPr>
          <w:i/>
          <w:iCs/>
        </w:rPr>
        <w:t>Archivo</w:t>
      </w:r>
      <w:r w:rsidR="00BF153D">
        <w:t xml:space="preserve"> y clickamos sobre </w:t>
      </w:r>
      <w:r w:rsidR="00BF153D" w:rsidRPr="002575CE">
        <w:rPr>
          <w:i/>
          <w:iCs/>
        </w:rPr>
        <w:t>Nuevo proyecto</w:t>
      </w:r>
      <w:r w:rsidR="00BF153D">
        <w:t>. Nos aparecerá la siguiente ventana:</w:t>
      </w:r>
    </w:p>
    <w:p w14:paraId="4A32FD72" w14:textId="77777777" w:rsidR="00BF153D" w:rsidRDefault="00BF153D" w:rsidP="00BF153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5797C52" wp14:editId="090D1CB0">
            <wp:extent cx="5214733" cy="3408218"/>
            <wp:effectExtent l="0" t="0" r="5080" b="1905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26547" cy="34159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37F86" w14:textId="344B9948" w:rsidR="00BF153D" w:rsidRDefault="00BF153D" w:rsidP="00BF153D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6</w:t>
        </w:r>
      </w:fldSimple>
      <w:r>
        <w:t xml:space="preserve"> - Menú Archivo &gt; Nuevo &gt; Proyecto.</w:t>
      </w:r>
    </w:p>
    <w:p w14:paraId="1E06D628" w14:textId="2EE64C46" w:rsidR="002575CE" w:rsidRDefault="002575CE" w:rsidP="002575CE">
      <w:r>
        <w:t xml:space="preserve">Seleccionamos </w:t>
      </w:r>
      <w:r>
        <w:rPr>
          <w:i/>
          <w:iCs/>
        </w:rPr>
        <w:t xml:space="preserve">Analysis Services </w:t>
      </w:r>
      <w:r>
        <w:t xml:space="preserve">&gt; </w:t>
      </w:r>
      <w:r>
        <w:rPr>
          <w:i/>
          <w:iCs/>
        </w:rPr>
        <w:t xml:space="preserve">Multidimensional </w:t>
      </w:r>
      <w:r>
        <w:t xml:space="preserve">&gt; </w:t>
      </w:r>
      <w:r>
        <w:rPr>
          <w:i/>
          <w:iCs/>
        </w:rPr>
        <w:t>Importar del servidor</w:t>
      </w:r>
      <w:r>
        <w:t xml:space="preserve"> tal y como vemos en la siguiente captura:</w:t>
      </w:r>
    </w:p>
    <w:p w14:paraId="598C4C84" w14:textId="696A3266" w:rsidR="002575CE" w:rsidRDefault="002575CE" w:rsidP="002575CE">
      <w:pPr>
        <w:keepNext/>
        <w:jc w:val="center"/>
      </w:pPr>
      <w:r>
        <w:rPr>
          <w:noProof/>
        </w:rPr>
        <w:drawing>
          <wp:inline distT="0" distB="0" distL="0" distR="0" wp14:anchorId="2A1C67DF" wp14:editId="34114AF8">
            <wp:extent cx="5267751" cy="3466408"/>
            <wp:effectExtent l="0" t="0" r="0" b="127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3815" cy="3470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8F8E3" w14:textId="7538B505" w:rsidR="002575CE" w:rsidRDefault="002575CE" w:rsidP="002575CE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7</w:t>
        </w:r>
      </w:fldSimple>
      <w:r>
        <w:t xml:space="preserve"> - Analysis Services &gt; Multidimensional &gt; Importar del servidor.</w:t>
      </w:r>
    </w:p>
    <w:p w14:paraId="30DB6D4A" w14:textId="41FB5076" w:rsidR="002575CE" w:rsidRDefault="002575CE" w:rsidP="002575CE">
      <w:r>
        <w:t>Nos aparecerá un asistente para importar la base de datos:</w:t>
      </w:r>
    </w:p>
    <w:p w14:paraId="614A9C00" w14:textId="77777777" w:rsidR="002575CE" w:rsidRPr="002575CE" w:rsidRDefault="002575CE" w:rsidP="002575CE"/>
    <w:p w14:paraId="22BFCBEA" w14:textId="77777777" w:rsidR="00993BF7" w:rsidRDefault="00993BF7" w:rsidP="00993BF7">
      <w:pPr>
        <w:pStyle w:val="Ttulo2"/>
      </w:pPr>
      <w:bookmarkStart w:id="12" w:name="_Toc66889704"/>
      <w:r>
        <w:t>Ejercicio 2: Validación de la BBDD</w:t>
      </w:r>
      <w:bookmarkEnd w:id="12"/>
    </w:p>
    <w:p w14:paraId="32FE94B8" w14:textId="7043F324" w:rsidR="00993BF7" w:rsidRPr="00DB52F4" w:rsidRDefault="00C67CF3" w:rsidP="00993BF7">
      <w:pPr>
        <w:rPr>
          <w:i/>
          <w:iCs/>
        </w:rPr>
      </w:pPr>
      <w:r w:rsidRPr="00DB52F4">
        <w:rPr>
          <w:i/>
          <w:iCs/>
        </w:rPr>
        <w:t xml:space="preserve">Toma de contacto con el Sistema Gestor de </w:t>
      </w:r>
      <w:r w:rsidR="00FB6D6E" w:rsidRPr="00DB52F4">
        <w:rPr>
          <w:i/>
          <w:iCs/>
        </w:rPr>
        <w:t>Bases de Datos facilitado con la máquina VDI (SQL Server 2017), configuración de una conexión con el servidor y creación de una base de datos simple con una tabla.</w:t>
      </w:r>
    </w:p>
    <w:p w14:paraId="79D392BA" w14:textId="0EFCE954" w:rsidR="00FB6D6E" w:rsidRPr="00FB6D6E" w:rsidRDefault="00FB6D6E" w:rsidP="00FB6D6E">
      <w:pPr>
        <w:pStyle w:val="Ttulo3"/>
      </w:pPr>
      <w:r>
        <w:t>Conectar al servidor de base de datos SQL Server</w:t>
      </w:r>
    </w:p>
    <w:p w14:paraId="6B9C2B79" w14:textId="10530A59" w:rsidR="00993BF7" w:rsidRDefault="002D6CC7" w:rsidP="002D6CC7">
      <w:r>
        <w:t xml:space="preserve">La versión de </w:t>
      </w:r>
      <w:r>
        <w:rPr>
          <w:i/>
          <w:iCs/>
        </w:rPr>
        <w:t xml:space="preserve">Microsoft SQL Server Management Studio 2017 </w:t>
      </w:r>
      <w:r>
        <w:t>la pode</w:t>
      </w:r>
      <w:r w:rsidR="00F03828">
        <w:t>mos</w:t>
      </w:r>
      <w:r>
        <w:t xml:space="preserve"> ver una vez que hemos entrado del del gestor de bases de datos</w:t>
      </w:r>
      <w:r w:rsidR="00F27D7A">
        <w:t>, para ello en la base de datos asignada ejecutamos la siguiente consulta</w:t>
      </w:r>
      <w:r>
        <w:t>:</w:t>
      </w:r>
    </w:p>
    <w:p w14:paraId="3B6DEF2E" w14:textId="77777777" w:rsidR="00F27D7A" w:rsidRDefault="00F27D7A" w:rsidP="00F27D7A">
      <w:pPr>
        <w:keepNext/>
        <w:jc w:val="center"/>
      </w:pPr>
      <w:r>
        <w:rPr>
          <w:noProof/>
        </w:rPr>
        <w:drawing>
          <wp:inline distT="0" distB="0" distL="0" distR="0" wp14:anchorId="59283F85" wp14:editId="7819C168">
            <wp:extent cx="3790950" cy="1343025"/>
            <wp:effectExtent l="0" t="0" r="0" b="952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790950" cy="1343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5DC34" w14:textId="38AEDEA4" w:rsidR="004C15FA" w:rsidRDefault="00F27D7A" w:rsidP="00F27D7A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8</w:t>
        </w:r>
      </w:fldSimple>
      <w:r>
        <w:t xml:space="preserve"> - Versión de Microsoft SQL Server Management Studio 2017.</w:t>
      </w:r>
    </w:p>
    <w:p w14:paraId="1C8F7A24" w14:textId="00871C4E" w:rsidR="00B15299" w:rsidRPr="00B15299" w:rsidRDefault="00B15299" w:rsidP="00B15299">
      <w:r>
        <w:t>Como podemos observar, vamos a trabajar con la versión del 2017, la cual se encuentra en la versión 14.0.2037.2.</w:t>
      </w:r>
    </w:p>
    <w:p w14:paraId="27530B75" w14:textId="17CB2E97" w:rsidR="004C15FA" w:rsidRDefault="004C15FA" w:rsidP="002D6CC7">
      <w:r>
        <w:t xml:space="preserve">Por otro lado, la pantalla de conexión inicial de la consola </w:t>
      </w:r>
      <w:r>
        <w:rPr>
          <w:i/>
          <w:iCs/>
        </w:rPr>
        <w:t>SQL Server Management Studio (SSMS)</w:t>
      </w:r>
      <w:r>
        <w:t xml:space="preserve"> es la siguiente</w:t>
      </w:r>
      <w:r w:rsidR="00A76412">
        <w:t xml:space="preserve">, en ella tenemos que introducir el nombre del servidor, seleccionamos la autentificación a través de SQL, por lo que haremos </w:t>
      </w:r>
      <w:proofErr w:type="spellStart"/>
      <w:r w:rsidR="00A76412">
        <w:t>logging</w:t>
      </w:r>
      <w:proofErr w:type="spellEnd"/>
      <w:r w:rsidR="00A76412">
        <w:t xml:space="preserve"> con nuestro usuario (</w:t>
      </w:r>
      <w:proofErr w:type="spellStart"/>
      <w:r w:rsidR="00A76412">
        <w:t>STUDENT_usuariouoc</w:t>
      </w:r>
      <w:proofErr w:type="spellEnd"/>
      <w:r w:rsidR="00A76412">
        <w:t>) y la contraseña ($d3f4ult$)</w:t>
      </w:r>
      <w:r>
        <w:t>:</w:t>
      </w:r>
    </w:p>
    <w:p w14:paraId="1608C849" w14:textId="77777777" w:rsidR="004C15FA" w:rsidRDefault="004C15FA" w:rsidP="004C15F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37AE190" wp14:editId="0C2C1846">
            <wp:extent cx="4495800" cy="2962275"/>
            <wp:effectExtent l="0" t="0" r="0" b="9525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495800" cy="2962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60515" w14:textId="6665E12B" w:rsidR="004C15FA" w:rsidRDefault="004C15FA" w:rsidP="004C15FA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9</w:t>
        </w:r>
      </w:fldSimple>
      <w:r>
        <w:t xml:space="preserve"> - Pantalla de conexión inicial de la consola SQL Server Management Studio (SSMS).</w:t>
      </w:r>
    </w:p>
    <w:p w14:paraId="49CDB79C" w14:textId="68BD7728" w:rsidR="00A85130" w:rsidRDefault="00A85130" w:rsidP="00A85130">
      <w:r>
        <w:t>Finalmente, una vez iniciada la sesión podemos ver el explorador de objetos del SSMS:</w:t>
      </w:r>
    </w:p>
    <w:p w14:paraId="7632346E" w14:textId="77777777" w:rsidR="00A85130" w:rsidRDefault="00A85130" w:rsidP="00A85130">
      <w:pPr>
        <w:keepNext/>
        <w:jc w:val="center"/>
      </w:pPr>
      <w:r>
        <w:rPr>
          <w:noProof/>
        </w:rPr>
        <w:drawing>
          <wp:inline distT="0" distB="0" distL="0" distR="0" wp14:anchorId="11DB9CB8" wp14:editId="3C49A426">
            <wp:extent cx="4147590" cy="3068197"/>
            <wp:effectExtent l="0" t="0" r="5715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l="796"/>
                    <a:stretch/>
                  </pic:blipFill>
                  <pic:spPr bwMode="auto">
                    <a:xfrm>
                      <a:off x="0" y="0"/>
                      <a:ext cx="4183283" cy="30946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91231B" w14:textId="352EBAA9" w:rsidR="00A85130" w:rsidRDefault="00A85130" w:rsidP="00A85130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0</w:t>
        </w:r>
      </w:fldSimple>
      <w:r>
        <w:t xml:space="preserve"> - Explorador de objetos del SSMS.</w:t>
      </w:r>
    </w:p>
    <w:p w14:paraId="3E50724F" w14:textId="36944EAE" w:rsidR="00A85130" w:rsidRDefault="00A85130" w:rsidP="00A85130">
      <w:pPr>
        <w:pStyle w:val="Ttulo3"/>
      </w:pPr>
      <w:r>
        <w:t xml:space="preserve">Configurar la base de datos </w:t>
      </w:r>
      <w:proofErr w:type="spellStart"/>
      <w:r>
        <w:t>DB_loginuoc</w:t>
      </w:r>
      <w:proofErr w:type="spellEnd"/>
      <w:r>
        <w:t>.</w:t>
      </w:r>
    </w:p>
    <w:p w14:paraId="729B4D2A" w14:textId="2309FE42" w:rsidR="00A85130" w:rsidRDefault="00CE742A" w:rsidP="00A85130">
      <w:r>
        <w:t xml:space="preserve">Lo primero que debemos realizar es configurar el parámetro </w:t>
      </w:r>
      <w:proofErr w:type="spellStart"/>
      <w:r>
        <w:rPr>
          <w:i/>
          <w:iCs/>
        </w:rPr>
        <w:t>Recovery</w:t>
      </w:r>
      <w:proofErr w:type="spellEnd"/>
      <w:r>
        <w:rPr>
          <w:i/>
          <w:iCs/>
        </w:rPr>
        <w:t xml:space="preserve"> Model</w:t>
      </w:r>
      <w:r>
        <w:t xml:space="preserve"> como “simple”</w:t>
      </w:r>
      <w:r w:rsidR="006B6EB2">
        <w:t xml:space="preserve">, para ello accedemos a la base de datos y haciendo click derecho sobre la </w:t>
      </w:r>
      <w:r w:rsidR="006B6EB2">
        <w:lastRenderedPageBreak/>
        <w:t>instancia de la misma, nos aparecerá un menú contextual que pondrá “</w:t>
      </w:r>
      <w:proofErr w:type="spellStart"/>
      <w:r w:rsidR="006B6EB2">
        <w:rPr>
          <w:i/>
          <w:iCs/>
        </w:rPr>
        <w:t>Options</w:t>
      </w:r>
      <w:proofErr w:type="spellEnd"/>
      <w:r w:rsidR="006B6EB2">
        <w:rPr>
          <w:i/>
          <w:iCs/>
        </w:rPr>
        <w:t>”</w:t>
      </w:r>
      <w:r w:rsidR="006B6EB2">
        <w:t>, haciendo click sobre él nos aparecerá la siguiente ventana</w:t>
      </w:r>
      <w:r>
        <w:t>:</w:t>
      </w:r>
    </w:p>
    <w:p w14:paraId="2461AA68" w14:textId="77777777" w:rsidR="000528F5" w:rsidRDefault="000528F5" w:rsidP="000528F5">
      <w:pPr>
        <w:keepNext/>
        <w:jc w:val="center"/>
      </w:pPr>
      <w:r>
        <w:rPr>
          <w:noProof/>
        </w:rPr>
        <w:drawing>
          <wp:inline distT="0" distB="0" distL="0" distR="0" wp14:anchorId="784FAE29" wp14:editId="75D8EB14">
            <wp:extent cx="5170517" cy="1383831"/>
            <wp:effectExtent l="0" t="0" r="0" b="6985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182183" cy="1386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64416D" w14:textId="386E1F13" w:rsidR="00CE742A" w:rsidRDefault="000528F5" w:rsidP="000528F5">
      <w:pPr>
        <w:pStyle w:val="Descripcin"/>
        <w:jc w:val="center"/>
        <w:rPr>
          <w:noProof/>
        </w:rPr>
      </w:pPr>
      <w:r>
        <w:t xml:space="preserve">Ilustración </w:t>
      </w:r>
      <w:fldSimple w:instr=" SEQ Ilustración \* ARABIC ">
        <w:r w:rsidR="008B146E">
          <w:rPr>
            <w:noProof/>
          </w:rPr>
          <w:t>11</w:t>
        </w:r>
      </w:fldSimple>
      <w:r>
        <w:t xml:space="preserve"> - Modificación </w:t>
      </w:r>
      <w:proofErr w:type="spellStart"/>
      <w:r>
        <w:t>Recovery</w:t>
      </w:r>
      <w:proofErr w:type="spellEnd"/>
      <w:r>
        <w:t xml:space="preserve"> </w:t>
      </w:r>
      <w:proofErr w:type="spellStart"/>
      <w:r>
        <w:t>model</w:t>
      </w:r>
      <w:proofErr w:type="spellEnd"/>
      <w:r>
        <w:rPr>
          <w:noProof/>
        </w:rPr>
        <w:t xml:space="preserve"> a simple.</w:t>
      </w:r>
    </w:p>
    <w:p w14:paraId="68602DD2" w14:textId="5A110C47" w:rsidR="000528F5" w:rsidRDefault="000528F5" w:rsidP="000528F5">
      <w:r>
        <w:t>Desactivamos la actualización automática de estadísticas:</w:t>
      </w:r>
    </w:p>
    <w:p w14:paraId="2F2DC74A" w14:textId="77777777" w:rsidR="000528F5" w:rsidRDefault="000528F5" w:rsidP="000528F5">
      <w:pPr>
        <w:keepNext/>
        <w:jc w:val="center"/>
      </w:pPr>
      <w:r>
        <w:rPr>
          <w:noProof/>
        </w:rPr>
        <w:drawing>
          <wp:inline distT="0" distB="0" distL="0" distR="0" wp14:anchorId="49A1BB0A" wp14:editId="49B23304">
            <wp:extent cx="5170170" cy="2579005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186368" cy="2587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0F834" w14:textId="2D947261" w:rsidR="000528F5" w:rsidRDefault="000528F5" w:rsidP="000528F5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2</w:t>
        </w:r>
      </w:fldSimple>
      <w:r>
        <w:t xml:space="preserve"> - Modificación actualización automática de estadísticas.</w:t>
      </w:r>
    </w:p>
    <w:p w14:paraId="5BE01928" w14:textId="5BCD6419" w:rsidR="000528F5" w:rsidRDefault="000528F5" w:rsidP="000528F5">
      <w:pPr>
        <w:pStyle w:val="Ttulo3"/>
      </w:pPr>
      <w:r>
        <w:t>Crear una tabla con el nombre T_PEC1</w:t>
      </w:r>
    </w:p>
    <w:p w14:paraId="7185F83C" w14:textId="4723BA68" w:rsidR="000528F5" w:rsidRDefault="009F0854" w:rsidP="000528F5">
      <w:r>
        <w:t xml:space="preserve">Creamos una nueva tabla en la base de datos que se nos proporciona, para ello Campo1 tiene que ser de tipo </w:t>
      </w:r>
      <w:proofErr w:type="spellStart"/>
      <w:r w:rsidRPr="00540B9A">
        <w:rPr>
          <w:i/>
          <w:iCs/>
        </w:rPr>
        <w:t>varchar</w:t>
      </w:r>
      <w:proofErr w:type="spellEnd"/>
      <w:r w:rsidRPr="00540B9A">
        <w:rPr>
          <w:i/>
          <w:iCs/>
        </w:rPr>
        <w:t>(50)</w:t>
      </w:r>
      <w:r>
        <w:t xml:space="preserve"> y permitir valores nulos, por otro lado, el Campo2 será de tipo </w:t>
      </w:r>
      <w:proofErr w:type="spellStart"/>
      <w:r w:rsidRPr="00540B9A">
        <w:rPr>
          <w:i/>
          <w:iCs/>
        </w:rPr>
        <w:t>int</w:t>
      </w:r>
      <w:proofErr w:type="spellEnd"/>
      <w:r>
        <w:t xml:space="preserve"> y no permitirá valores nulos.</w:t>
      </w:r>
      <w:r w:rsidR="00BE632A">
        <w:t xml:space="preserve"> Accedemos a la base de datos y haciendo click derecho sobre ella pulsamos sobre la acción de crear tabla, y nos aparecerá la siguiente ventana:</w:t>
      </w:r>
    </w:p>
    <w:p w14:paraId="0BFDADF0" w14:textId="77777777" w:rsidR="00EE3CB2" w:rsidRDefault="00EE3CB2" w:rsidP="00EE3CB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728A97C" wp14:editId="5DFAAF2B">
            <wp:extent cx="4667250" cy="144780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66725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C79D3" w14:textId="2028F7A1" w:rsidR="009F0854" w:rsidRDefault="00EE3CB2" w:rsidP="00EE3CB2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3</w:t>
        </w:r>
      </w:fldSimple>
      <w:r>
        <w:t xml:space="preserve"> - Creación de la tabla T_PEC1.</w:t>
      </w:r>
    </w:p>
    <w:p w14:paraId="78C09C88" w14:textId="76C4C5F0" w:rsidR="009862FE" w:rsidRDefault="009862FE" w:rsidP="009862FE">
      <w:r>
        <w:t xml:space="preserve">Para comprobar que se ha creado correctamente hacemos una consulta </w:t>
      </w:r>
      <w:r>
        <w:rPr>
          <w:i/>
          <w:iCs/>
        </w:rPr>
        <w:t>select</w:t>
      </w:r>
      <w:r>
        <w:t xml:space="preserve"> de la tabla, como es lógico no va a tener valores ya que no hemos hecho ningún </w:t>
      </w:r>
      <w:r>
        <w:rPr>
          <w:i/>
          <w:iCs/>
        </w:rPr>
        <w:t>insert</w:t>
      </w:r>
      <w:r>
        <w:t>:</w:t>
      </w:r>
    </w:p>
    <w:p w14:paraId="535E9F47" w14:textId="77777777" w:rsidR="00063EE6" w:rsidRDefault="009862FE" w:rsidP="00063EE6">
      <w:pPr>
        <w:keepNext/>
        <w:jc w:val="center"/>
      </w:pPr>
      <w:r>
        <w:rPr>
          <w:noProof/>
        </w:rPr>
        <w:drawing>
          <wp:inline distT="0" distB="0" distL="0" distR="0" wp14:anchorId="7A6E42E9" wp14:editId="37D17BD1">
            <wp:extent cx="3350029" cy="2948609"/>
            <wp:effectExtent l="0" t="0" r="3175" b="444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383110" cy="2977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616E73" w14:textId="6086CB6B" w:rsidR="009862FE" w:rsidRPr="009862FE" w:rsidRDefault="00063EE6" w:rsidP="00063EE6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4</w:t>
        </w:r>
      </w:fldSimple>
      <w:r>
        <w:t xml:space="preserve"> - Comprobación de la tabla T_PEC1.</w:t>
      </w:r>
    </w:p>
    <w:p w14:paraId="613CB43C" w14:textId="2C68EA33" w:rsidR="00993BF7" w:rsidRDefault="00993BF7" w:rsidP="00993BF7">
      <w:pPr>
        <w:pStyle w:val="Ttulo2"/>
      </w:pPr>
      <w:bookmarkStart w:id="13" w:name="_Toc66889705"/>
      <w:r>
        <w:t>Ejercicio 3: Validación de la aplicación de ETL</w:t>
      </w:r>
      <w:bookmarkEnd w:id="13"/>
    </w:p>
    <w:p w14:paraId="70DB39FC" w14:textId="5294462B" w:rsidR="00993BF7" w:rsidRDefault="009B5DB2" w:rsidP="00993BF7">
      <w:pPr>
        <w:rPr>
          <w:i/>
          <w:iCs/>
        </w:rPr>
      </w:pPr>
      <w:r>
        <w:rPr>
          <w:i/>
          <w:iCs/>
        </w:rPr>
        <w:t xml:space="preserve">Toma de contacto con la aplicación de ETL suministrada en la máquina VDI (Pentaho Data </w:t>
      </w:r>
      <w:proofErr w:type="spellStart"/>
      <w:r>
        <w:rPr>
          <w:i/>
          <w:iCs/>
        </w:rPr>
        <w:t>Integration</w:t>
      </w:r>
      <w:proofErr w:type="spellEnd"/>
      <w:r>
        <w:rPr>
          <w:i/>
          <w:iCs/>
        </w:rPr>
        <w:t>)</w:t>
      </w:r>
      <w:r>
        <w:t xml:space="preserve"> </w:t>
      </w:r>
      <w:r>
        <w:rPr>
          <w:i/>
          <w:iCs/>
        </w:rPr>
        <w:t>y capacitar al estudiante para iniciar las actividades del curso.</w:t>
      </w:r>
    </w:p>
    <w:p w14:paraId="1D54B198" w14:textId="686F8FF9" w:rsidR="00540B9A" w:rsidRDefault="00540B9A" w:rsidP="00540B9A">
      <w:r>
        <w:t xml:space="preserve">Antes de comenzar con el ejercicio en sí, hay que abrir </w:t>
      </w:r>
      <w:proofErr w:type="spellStart"/>
      <w:r>
        <w:rPr>
          <w:i/>
          <w:iCs/>
        </w:rPr>
        <w:t>Spoon</w:t>
      </w:r>
      <w:proofErr w:type="spellEnd"/>
      <w:r>
        <w:t xml:space="preserve"> y capturar su versión:</w:t>
      </w:r>
    </w:p>
    <w:p w14:paraId="4F03B25D" w14:textId="77777777" w:rsidR="00540B9A" w:rsidRDefault="00540B9A" w:rsidP="00540B9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2DF6A26" wp14:editId="6812ED41">
            <wp:extent cx="4430684" cy="3040832"/>
            <wp:effectExtent l="0" t="0" r="8255" b="762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r="1018"/>
                    <a:stretch/>
                  </pic:blipFill>
                  <pic:spPr bwMode="auto">
                    <a:xfrm>
                      <a:off x="0" y="0"/>
                      <a:ext cx="4456603" cy="30586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F3337B" w14:textId="12CBB8AD" w:rsidR="00540B9A" w:rsidRDefault="00540B9A" w:rsidP="00540B9A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5</w:t>
        </w:r>
      </w:fldSimple>
      <w:r>
        <w:t xml:space="preserve"> - Versión de </w:t>
      </w:r>
      <w:proofErr w:type="spellStart"/>
      <w:r>
        <w:t>Spoon</w:t>
      </w:r>
      <w:proofErr w:type="spellEnd"/>
      <w:r>
        <w:t>.</w:t>
      </w:r>
    </w:p>
    <w:p w14:paraId="7D100040" w14:textId="69D25BA6" w:rsidR="00BE632A" w:rsidRPr="00540B9A" w:rsidRDefault="00540B9A" w:rsidP="0084178E">
      <w:r>
        <w:t xml:space="preserve">Una vez que ya sabemos la versión de </w:t>
      </w:r>
      <w:proofErr w:type="spellStart"/>
      <w:r>
        <w:rPr>
          <w:i/>
          <w:iCs/>
        </w:rPr>
        <w:t>Spoon</w:t>
      </w:r>
      <w:proofErr w:type="spellEnd"/>
      <w:r>
        <w:rPr>
          <w:i/>
          <w:iCs/>
        </w:rPr>
        <w:t xml:space="preserve"> </w:t>
      </w:r>
      <w:r>
        <w:t xml:space="preserve">que vamos a utilizar, </w:t>
      </w:r>
      <w:r w:rsidR="001F7806">
        <w:t>podemos continuar con el ejercicio.</w:t>
      </w:r>
    </w:p>
    <w:p w14:paraId="6BB7EFDF" w14:textId="4612E312" w:rsidR="009B5DB2" w:rsidRDefault="005957C8" w:rsidP="005957C8">
      <w:pPr>
        <w:pStyle w:val="Ttulo3"/>
      </w:pPr>
      <w:r>
        <w:t>Análisis preliminar del origen de datos</w:t>
      </w:r>
    </w:p>
    <w:p w14:paraId="5D9DF55D" w14:textId="7F3073B2" w:rsidR="0084178E" w:rsidRDefault="0084178E" w:rsidP="0084178E">
      <w:r>
        <w:t>Lo primero que debemos de hacer es analizar el fichero de datos que se nos proporciona. En un primer análisis debemos ver los campos que se van a cargar:</w:t>
      </w:r>
    </w:p>
    <w:p w14:paraId="00D37B37" w14:textId="4488D761" w:rsidR="0084178E" w:rsidRPr="0084178E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proofErr w:type="spellStart"/>
      <w:r w:rsidRPr="0084178E">
        <w:rPr>
          <w:b/>
          <w:bCs/>
        </w:rPr>
        <w:t>PracNo</w:t>
      </w:r>
      <w:proofErr w:type="spellEnd"/>
      <w:r>
        <w:t xml:space="preserve">: variable de tipo </w:t>
      </w:r>
      <w:proofErr w:type="spellStart"/>
      <w:r>
        <w:rPr>
          <w:i/>
          <w:iCs/>
        </w:rPr>
        <w:t>int</w:t>
      </w:r>
      <w:proofErr w:type="spellEnd"/>
      <w:r>
        <w:t>, dicha variable no debe admitir nulos, ya que es un identificador único para cada registro</w:t>
      </w:r>
      <w:r w:rsidR="00436718">
        <w:t xml:space="preserve">, por lo que debe ser la </w:t>
      </w:r>
      <w:proofErr w:type="spellStart"/>
      <w:r w:rsidR="00436718">
        <w:rPr>
          <w:i/>
          <w:iCs/>
        </w:rPr>
        <w:t>primary</w:t>
      </w:r>
      <w:proofErr w:type="spellEnd"/>
      <w:r w:rsidR="00436718">
        <w:rPr>
          <w:i/>
          <w:iCs/>
        </w:rPr>
        <w:t xml:space="preserve"> </w:t>
      </w:r>
      <w:proofErr w:type="spellStart"/>
      <w:r w:rsidR="00436718">
        <w:rPr>
          <w:i/>
          <w:iCs/>
        </w:rPr>
        <w:t>key</w:t>
      </w:r>
      <w:proofErr w:type="spellEnd"/>
      <w:r>
        <w:t>.</w:t>
      </w:r>
    </w:p>
    <w:p w14:paraId="718BD628" w14:textId="4437A40B" w:rsidR="0084178E" w:rsidRPr="0084178E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proofErr w:type="spellStart"/>
      <w:r>
        <w:rPr>
          <w:b/>
          <w:bCs/>
        </w:rPr>
        <w:t>PracticeName</w:t>
      </w:r>
      <w:proofErr w:type="spellEnd"/>
      <w:r>
        <w:t xml:space="preserve">: variable de tipo </w:t>
      </w:r>
      <w:proofErr w:type="spellStart"/>
      <w:r>
        <w:rPr>
          <w:i/>
          <w:iCs/>
        </w:rPr>
        <w:t>nvarchar</w:t>
      </w:r>
      <w:proofErr w:type="spellEnd"/>
      <w:r>
        <w:t>, ya que la información que contiene este campo es texto. Viendo algunos registros, sí que debe permitir valores nulos en dicho campo</w:t>
      </w:r>
      <w:r w:rsidRPr="0084178E">
        <w:rPr>
          <w:b/>
          <w:bCs/>
        </w:rPr>
        <w:t>.</w:t>
      </w:r>
    </w:p>
    <w:p w14:paraId="10224D19" w14:textId="4D0B240C" w:rsidR="0084178E" w:rsidRPr="002D7724" w:rsidRDefault="0084178E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1</w:t>
      </w:r>
      <w:r>
        <w:t xml:space="preserve">: variable de tipo </w:t>
      </w:r>
      <w:proofErr w:type="spellStart"/>
      <w:r w:rsidRPr="0084178E">
        <w:rPr>
          <w:i/>
          <w:iCs/>
        </w:rPr>
        <w:t>nvarchar</w:t>
      </w:r>
      <w:proofErr w:type="spellEnd"/>
      <w:r>
        <w:t>, estos datos también son de tipo texto</w:t>
      </w:r>
      <w:r w:rsidR="00BD4086">
        <w:t xml:space="preserve"> y no puede</w:t>
      </w:r>
      <w:r w:rsidR="007626E8">
        <w:t>n</w:t>
      </w:r>
      <w:r w:rsidR="00BD4086">
        <w:t xml:space="preserve"> ser nulo.</w:t>
      </w:r>
    </w:p>
    <w:p w14:paraId="6D05F71E" w14:textId="50522309" w:rsidR="002D7724" w:rsidRPr="002D7724" w:rsidRDefault="002D7724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2</w:t>
      </w:r>
      <w:r>
        <w:t xml:space="preserve">: variable de tipo </w:t>
      </w:r>
      <w:proofErr w:type="spellStart"/>
      <w:r>
        <w:rPr>
          <w:i/>
          <w:iCs/>
        </w:rPr>
        <w:t>nvarchar</w:t>
      </w:r>
      <w:proofErr w:type="spellEnd"/>
      <w:r>
        <w:t xml:space="preserve"> y no debe admitir nulos.</w:t>
      </w:r>
    </w:p>
    <w:p w14:paraId="7A16E3BD" w14:textId="0E833FFB" w:rsidR="002D7724" w:rsidRPr="00684B98" w:rsidRDefault="002D7724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Address3</w:t>
      </w:r>
      <w:r>
        <w:t xml:space="preserve">: variable de tipo </w:t>
      </w:r>
      <w:proofErr w:type="spellStart"/>
      <w:r>
        <w:rPr>
          <w:i/>
          <w:iCs/>
        </w:rPr>
        <w:t>nvarchar</w:t>
      </w:r>
      <w:proofErr w:type="spellEnd"/>
      <w:r>
        <w:t>, sí que debe permitir valores nulos.</w:t>
      </w:r>
    </w:p>
    <w:p w14:paraId="5C3A324F" w14:textId="37C9F5AC" w:rsidR="00684B98" w:rsidRPr="00684B98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proofErr w:type="spellStart"/>
      <w:r>
        <w:rPr>
          <w:b/>
          <w:bCs/>
        </w:rPr>
        <w:t>PostCode</w:t>
      </w:r>
      <w:proofErr w:type="spellEnd"/>
      <w:r>
        <w:t xml:space="preserve">: variable de tipo </w:t>
      </w:r>
      <w:proofErr w:type="spellStart"/>
      <w:r>
        <w:rPr>
          <w:i/>
          <w:iCs/>
        </w:rPr>
        <w:t>nvarchar</w:t>
      </w:r>
      <w:proofErr w:type="spellEnd"/>
      <w:r>
        <w:t>, ya que son datos alfanuméricos y no debe permitir nulos.</w:t>
      </w:r>
    </w:p>
    <w:p w14:paraId="59E2A405" w14:textId="606A7E50" w:rsidR="00684B98" w:rsidRPr="00684B98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r>
        <w:rPr>
          <w:b/>
          <w:bCs/>
        </w:rPr>
        <w:t>LCG</w:t>
      </w:r>
      <w:r>
        <w:t xml:space="preserve">: variable de tipo </w:t>
      </w:r>
      <w:proofErr w:type="spellStart"/>
      <w:r>
        <w:rPr>
          <w:i/>
          <w:iCs/>
        </w:rPr>
        <w:t>nvarchar</w:t>
      </w:r>
      <w:proofErr w:type="spellEnd"/>
      <w:r>
        <w:t>, y no debe admitir nulos.</w:t>
      </w:r>
    </w:p>
    <w:p w14:paraId="707C9CC0" w14:textId="063E951A" w:rsidR="00684B98" w:rsidRPr="00F730EC" w:rsidRDefault="00684B98" w:rsidP="0084178E">
      <w:pPr>
        <w:pStyle w:val="Prrafodelista"/>
        <w:numPr>
          <w:ilvl w:val="0"/>
          <w:numId w:val="48"/>
        </w:numPr>
        <w:rPr>
          <w:b/>
          <w:bCs/>
        </w:rPr>
      </w:pPr>
      <w:proofErr w:type="spellStart"/>
      <w:r>
        <w:rPr>
          <w:b/>
          <w:bCs/>
        </w:rPr>
        <w:t>RegisteredPatienes</w:t>
      </w:r>
      <w:proofErr w:type="spellEnd"/>
      <w:r>
        <w:t xml:space="preserve">: variable de tipo </w:t>
      </w:r>
      <w:proofErr w:type="spellStart"/>
      <w:r>
        <w:rPr>
          <w:i/>
          <w:iCs/>
        </w:rPr>
        <w:t>int</w:t>
      </w:r>
      <w:proofErr w:type="spellEnd"/>
      <w:r>
        <w:t>, ya que es un valor numérico entero y no debe permitir nulos.</w:t>
      </w:r>
    </w:p>
    <w:p w14:paraId="5D680848" w14:textId="77777777" w:rsidR="00F730EC" w:rsidRDefault="00F730EC" w:rsidP="00F730EC">
      <w:pPr>
        <w:keepNext/>
        <w:jc w:val="center"/>
      </w:pPr>
      <w:r>
        <w:rPr>
          <w:noProof/>
        </w:rPr>
        <w:drawing>
          <wp:inline distT="0" distB="0" distL="0" distR="0" wp14:anchorId="4A29AE0C" wp14:editId="680EFC93">
            <wp:extent cx="5042532" cy="262467"/>
            <wp:effectExtent l="0" t="0" r="0" b="4445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l="50951" t="33250" r="28160" b="63457"/>
                    <a:stretch/>
                  </pic:blipFill>
                  <pic:spPr bwMode="auto">
                    <a:xfrm>
                      <a:off x="0" y="0"/>
                      <a:ext cx="5234673" cy="2724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9A0DB4" w14:textId="722E8E6B" w:rsidR="00F730EC" w:rsidRDefault="00F730EC" w:rsidP="00F730EC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6</w:t>
        </w:r>
      </w:fldSimple>
      <w:r>
        <w:t xml:space="preserve"> - Estructura de los datos.</w:t>
      </w:r>
    </w:p>
    <w:p w14:paraId="25A2F353" w14:textId="7EF3F2B1" w:rsidR="007E0C21" w:rsidRDefault="007E0C21" w:rsidP="007E0C21">
      <w:pPr>
        <w:pStyle w:val="Ttulo3"/>
      </w:pPr>
      <w:r>
        <w:lastRenderedPageBreak/>
        <w:t>Crear una tabla en la BBDD con el nombre T_DATOS</w:t>
      </w:r>
    </w:p>
    <w:p w14:paraId="6FB279A4" w14:textId="2272F9C0" w:rsidR="007E0C21" w:rsidRDefault="007E0C21" w:rsidP="007E0C21">
      <w:r>
        <w:t xml:space="preserve">Para crear la tabla nos vamos a </w:t>
      </w:r>
      <w:r>
        <w:rPr>
          <w:i/>
          <w:iCs/>
        </w:rPr>
        <w:t>Microsoft SQL Server Management Studio 2017</w:t>
      </w:r>
      <w:r>
        <w:t>, una vez hemos iniciado sesión tal y como se ha explicado tendremos acceso a la base de datos, en nuestro caso se llama “</w:t>
      </w:r>
      <w:proofErr w:type="spellStart"/>
      <w:r>
        <w:t>DB_mariousm</w:t>
      </w:r>
      <w:proofErr w:type="spellEnd"/>
      <w:r>
        <w:t>”:</w:t>
      </w:r>
    </w:p>
    <w:p w14:paraId="06986498" w14:textId="77777777" w:rsidR="007E0C21" w:rsidRDefault="007E0C21" w:rsidP="007E0C21">
      <w:pPr>
        <w:keepNext/>
        <w:jc w:val="center"/>
      </w:pPr>
      <w:r>
        <w:rPr>
          <w:noProof/>
        </w:rPr>
        <w:drawing>
          <wp:inline distT="0" distB="0" distL="0" distR="0" wp14:anchorId="61498218" wp14:editId="5C10B579">
            <wp:extent cx="4686300" cy="1685925"/>
            <wp:effectExtent l="0" t="0" r="0" b="9525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1685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404C8" w14:textId="168B0D7C" w:rsidR="007E0C21" w:rsidRDefault="007E0C21" w:rsidP="007E0C21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7</w:t>
        </w:r>
      </w:fldSimple>
      <w:r>
        <w:t xml:space="preserve"> - Vista de la base de datos.</w:t>
      </w:r>
    </w:p>
    <w:p w14:paraId="35F0EFB0" w14:textId="3BE335A2" w:rsidR="00C157DA" w:rsidRPr="00C157DA" w:rsidRDefault="00C157DA" w:rsidP="00C157DA">
      <w:r>
        <w:t xml:space="preserve">Posteriormente, hacemos click con el botón derecho del ratón sobre la opción </w:t>
      </w:r>
      <w:r>
        <w:rPr>
          <w:i/>
          <w:iCs/>
        </w:rPr>
        <w:t xml:space="preserve">Table </w:t>
      </w:r>
      <w:r>
        <w:t xml:space="preserve">y seleccionamos </w:t>
      </w:r>
      <w:r>
        <w:rPr>
          <w:i/>
          <w:iCs/>
        </w:rPr>
        <w:t>New &gt; Table:</w:t>
      </w:r>
    </w:p>
    <w:p w14:paraId="369212F5" w14:textId="77777777" w:rsidR="00C157DA" w:rsidRDefault="00C157DA" w:rsidP="00C157DA">
      <w:pPr>
        <w:keepNext/>
        <w:jc w:val="center"/>
      </w:pPr>
      <w:r>
        <w:rPr>
          <w:noProof/>
        </w:rPr>
        <w:drawing>
          <wp:inline distT="0" distB="0" distL="0" distR="0" wp14:anchorId="58841686" wp14:editId="65CBC8E0">
            <wp:extent cx="3995250" cy="2434590"/>
            <wp:effectExtent l="0" t="0" r="5715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l="50702" t="27961" r="32264" b="40606"/>
                    <a:stretch/>
                  </pic:blipFill>
                  <pic:spPr bwMode="auto">
                    <a:xfrm>
                      <a:off x="0" y="0"/>
                      <a:ext cx="4025237" cy="24528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5D5D96" w14:textId="5C02E38C" w:rsidR="00C157DA" w:rsidRDefault="00C157DA" w:rsidP="00C157DA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8</w:t>
        </w:r>
      </w:fldSimple>
      <w:r>
        <w:t xml:space="preserve"> - Menú creación de tabla.</w:t>
      </w:r>
    </w:p>
    <w:p w14:paraId="494B5093" w14:textId="7481C707" w:rsidR="00C157DA" w:rsidRDefault="00C157DA" w:rsidP="00C157DA">
      <w:r>
        <w:t>Una vez realizado el paso anterior, nos aparecerá la siguiente ventana, en la cual podemos diseñar la tabla según los datos que hemos analizado en el punto anterior:</w:t>
      </w:r>
    </w:p>
    <w:p w14:paraId="5336D7E4" w14:textId="77777777" w:rsidR="0005257E" w:rsidRDefault="0005257E" w:rsidP="0005257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6830EC5" wp14:editId="3A3090F2">
            <wp:extent cx="4216400" cy="2770530"/>
            <wp:effectExtent l="0" t="0" r="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241466" cy="278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D5799" w14:textId="298B0033" w:rsidR="00C157DA" w:rsidRDefault="0005257E" w:rsidP="0005257E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19</w:t>
        </w:r>
      </w:fldSimple>
      <w:r>
        <w:t xml:space="preserve"> - Creación de la tabla T_DATOS.</w:t>
      </w:r>
    </w:p>
    <w:p w14:paraId="11D09A5C" w14:textId="243939A2" w:rsidR="0005257E" w:rsidRDefault="0005257E" w:rsidP="0005257E">
      <w:pPr>
        <w:pStyle w:val="Ttulo3"/>
        <w:rPr>
          <w:i/>
          <w:iCs/>
        </w:rPr>
      </w:pPr>
      <w:r>
        <w:t xml:space="preserve">Crear una transformación con </w:t>
      </w:r>
      <w:proofErr w:type="spellStart"/>
      <w:r>
        <w:rPr>
          <w:i/>
          <w:iCs/>
        </w:rPr>
        <w:t>Spoon</w:t>
      </w:r>
      <w:proofErr w:type="spellEnd"/>
    </w:p>
    <w:p w14:paraId="254C70BC" w14:textId="65F2BE6E" w:rsidR="00993BF7" w:rsidRDefault="00C431EF" w:rsidP="00993BF7">
      <w:r>
        <w:t xml:space="preserve">Antes de comenzar, tenemos que realizar una conexión con la base de datos para así posteriormente tener acceso </w:t>
      </w:r>
      <w:r>
        <w:fldChar w:fldCharType="begin"/>
      </w:r>
      <w:r>
        <w:instrText xml:space="preserve"> ADDIN ZOTERO_ITEM CSL_CITATION {"citationID":"3GhJAG3R","properties":{"formattedCitation":"[3]","plainCitation":"[3]","noteIndex":0},"citationItems":[{"id":43,"uris":["http://zotero.org/users/local/MJcpblA1/items/LGJWZCJP"],"uri":["http://zotero.org/users/local/MJcpblA1/items/LGJWZCJP"],"itemData":{"id":43,"type":"webpage","title":"Crear conexión a bases de datos con Spoon - YouTube","URL":"https://www.youtube.com/watch?v=P-TvOqSb7RQ","accessed":{"date-parts":[["2021",3,17]]}}}],"schema":"https://github.com/citation-style-language/schema/raw/master/csl-citation.json"} </w:instrText>
      </w:r>
      <w:r>
        <w:fldChar w:fldCharType="separate"/>
      </w:r>
      <w:r w:rsidRPr="00C431EF">
        <w:rPr>
          <w:rFonts w:ascii="Calibri" w:hAnsi="Calibri" w:cs="Calibri"/>
        </w:rPr>
        <w:t>[3]</w:t>
      </w:r>
      <w:r>
        <w:fldChar w:fldCharType="end"/>
      </w:r>
      <w:r>
        <w:t xml:space="preserve">, para ello nos vamos a </w:t>
      </w:r>
      <w:r>
        <w:rPr>
          <w:i/>
          <w:iCs/>
        </w:rPr>
        <w:t xml:space="preserve">File &gt; New &gt; </w:t>
      </w:r>
      <w:proofErr w:type="spellStart"/>
      <w:r>
        <w:rPr>
          <w:i/>
          <w:iCs/>
        </w:rPr>
        <w:t>Transformation</w:t>
      </w:r>
      <w:proofErr w:type="spellEnd"/>
      <w:r>
        <w:t xml:space="preserve">. Una vez se nos crear la transformación, podemos establecer una conexión a la base de datos, para ello volvemos a seleccionar desde el menú </w:t>
      </w:r>
      <w:r>
        <w:rPr>
          <w:i/>
          <w:iCs/>
        </w:rPr>
        <w:t xml:space="preserve">File &gt; New &gt; </w:t>
      </w:r>
      <w:proofErr w:type="spellStart"/>
      <w:r>
        <w:rPr>
          <w:i/>
          <w:iCs/>
        </w:rPr>
        <w:t>Databas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onnection</w:t>
      </w:r>
      <w:proofErr w:type="spellEnd"/>
      <w:r>
        <w:t xml:space="preserve">, como resultado nos encontraremos con la siguiente pantalla: </w:t>
      </w:r>
    </w:p>
    <w:p w14:paraId="262A799B" w14:textId="77777777" w:rsidR="00C431EF" w:rsidRDefault="00C431EF" w:rsidP="00C431E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F93721D" wp14:editId="15F487C4">
            <wp:extent cx="5065907" cy="3979334"/>
            <wp:effectExtent l="0" t="0" r="1905" b="254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81771" cy="3991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07F05" w14:textId="535E2D18" w:rsidR="00C431EF" w:rsidRDefault="00C431EF" w:rsidP="00C431EF">
      <w:pPr>
        <w:pStyle w:val="Descripcin"/>
        <w:jc w:val="center"/>
      </w:pPr>
      <w:r>
        <w:t xml:space="preserve">Ilustración </w:t>
      </w:r>
      <w:fldSimple w:instr=" SEQ Ilustración \* ARABIC ">
        <w:r w:rsidR="008B146E">
          <w:rPr>
            <w:noProof/>
          </w:rPr>
          <w:t>20</w:t>
        </w:r>
      </w:fldSimple>
      <w:r>
        <w:t xml:space="preserve"> - Creación de conexión desde </w:t>
      </w:r>
      <w:proofErr w:type="spellStart"/>
      <w:r>
        <w:t>Spoon</w:t>
      </w:r>
      <w:proofErr w:type="spellEnd"/>
      <w:r>
        <w:t xml:space="preserve"> a SQL Server.</w:t>
      </w:r>
    </w:p>
    <w:p w14:paraId="4691AA15" w14:textId="4A4957D9" w:rsidR="00C431EF" w:rsidRDefault="00C431EF" w:rsidP="00C431EF">
      <w:r>
        <w:t xml:space="preserve">Lo siguiente que debemos hacer es, dar un nombre a la conexión, seleccionar el tipo de conexión (en nuestro caso </w:t>
      </w:r>
      <w:r>
        <w:rPr>
          <w:i/>
          <w:iCs/>
        </w:rPr>
        <w:t>MS SQL Server (</w:t>
      </w:r>
      <w:proofErr w:type="spellStart"/>
      <w:r>
        <w:rPr>
          <w:i/>
          <w:iCs/>
        </w:rPr>
        <w:t>Native</w:t>
      </w:r>
      <w:proofErr w:type="spellEnd"/>
      <w:r>
        <w:rPr>
          <w:i/>
          <w:iCs/>
        </w:rPr>
        <w:t>)</w:t>
      </w:r>
      <w:r>
        <w:t>)</w:t>
      </w:r>
      <w:r w:rsidR="00AD5DAF">
        <w:t xml:space="preserve">, luego escribimos el nombre del </w:t>
      </w:r>
      <w:r w:rsidR="00AD5DAF">
        <w:rPr>
          <w:i/>
          <w:iCs/>
        </w:rPr>
        <w:t xml:space="preserve">host </w:t>
      </w:r>
      <w:r w:rsidR="00AD5DAF">
        <w:t>(se nos ha proporcionado ese nombre en la práctica), introducimos el nombre de la base de datos, y finalmente el nombre de usuario y la contraseña.</w:t>
      </w:r>
      <w:r w:rsidR="008B146E">
        <w:t xml:space="preserve"> Pulsamos sobre el botón </w:t>
      </w:r>
      <w:r w:rsidR="008B146E">
        <w:rPr>
          <w:i/>
          <w:iCs/>
        </w:rPr>
        <w:t xml:space="preserve">Test </w:t>
      </w:r>
      <w:r w:rsidR="008B146E">
        <w:t>para comprobar si todo ha salido correctamente:</w:t>
      </w:r>
    </w:p>
    <w:p w14:paraId="524DD83C" w14:textId="77777777" w:rsidR="008B146E" w:rsidRDefault="008B146E" w:rsidP="008B146E">
      <w:pPr>
        <w:keepNext/>
        <w:jc w:val="center"/>
      </w:pPr>
      <w:r>
        <w:rPr>
          <w:noProof/>
        </w:rPr>
        <w:drawing>
          <wp:inline distT="0" distB="0" distL="0" distR="0" wp14:anchorId="53C592AD" wp14:editId="5D98E763">
            <wp:extent cx="2809875" cy="2000250"/>
            <wp:effectExtent l="0" t="0" r="9525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809875" cy="2000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BBF71F" w14:textId="60DCDBAB" w:rsidR="008B146E" w:rsidRDefault="008B146E" w:rsidP="008B146E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21</w:t>
        </w:r>
      </w:fldSimple>
      <w:r>
        <w:t xml:space="preserve"> - Test conexión de </w:t>
      </w:r>
      <w:proofErr w:type="spellStart"/>
      <w:r>
        <w:t>Spoon</w:t>
      </w:r>
      <w:proofErr w:type="spellEnd"/>
      <w:r>
        <w:t xml:space="preserve"> con SQL Server.</w:t>
      </w:r>
    </w:p>
    <w:p w14:paraId="13E41301" w14:textId="08B810B0" w:rsidR="008B146E" w:rsidRDefault="008B146E" w:rsidP="008B146E">
      <w:r>
        <w:t>Como podemos apreciar en la anterior imagen, la conexión se ha testeado de forma correcta, por lo que pulsamos el botón Ok y dicha conexión será establecida.</w:t>
      </w:r>
    </w:p>
    <w:p w14:paraId="1864EE5B" w14:textId="1C786FBA" w:rsidR="001E05D2" w:rsidRPr="00A80E2F" w:rsidRDefault="00A80E2F" w:rsidP="008B146E">
      <w:r>
        <w:lastRenderedPageBreak/>
        <w:t xml:space="preserve">Ahora sí podemos continuar cona la extracción del archivo CSV en </w:t>
      </w:r>
      <w:proofErr w:type="spellStart"/>
      <w:r>
        <w:rPr>
          <w:i/>
          <w:iCs/>
        </w:rPr>
        <w:t>Spoon</w:t>
      </w:r>
      <w:proofErr w:type="spellEnd"/>
      <w:r>
        <w:t xml:space="preserve">, </w:t>
      </w:r>
    </w:p>
    <w:p w14:paraId="15EF3001" w14:textId="77777777" w:rsidR="00C431EF" w:rsidRDefault="00C431EF" w:rsidP="00993BF7"/>
    <w:p w14:paraId="008D9D44" w14:textId="77777777" w:rsidR="00993BF7" w:rsidRDefault="00993BF7" w:rsidP="00993BF7">
      <w:pPr>
        <w:pStyle w:val="Ttulo2"/>
      </w:pPr>
      <w:bookmarkStart w:id="14" w:name="_Toc66889706"/>
      <w:r>
        <w:t xml:space="preserve">Ejercicio 4: Microsoft SQL </w:t>
      </w:r>
      <w:r>
        <w:rPr>
          <w:i/>
          <w:iCs/>
        </w:rPr>
        <w:t>Analysis Services</w:t>
      </w:r>
      <w:bookmarkEnd w:id="14"/>
    </w:p>
    <w:p w14:paraId="53D6D952" w14:textId="77777777" w:rsidR="00993BF7" w:rsidRPr="002F1505" w:rsidRDefault="00993BF7" w:rsidP="00993BF7">
      <w:r>
        <w:t>a</w:t>
      </w:r>
    </w:p>
    <w:p w14:paraId="4247E76F" w14:textId="7801A99A" w:rsidR="00CC6DBA" w:rsidRDefault="00CC6DBA" w:rsidP="00993BF7">
      <w:pPr>
        <w:spacing w:before="0" w:after="160"/>
        <w:ind w:firstLine="0"/>
        <w:jc w:val="left"/>
      </w:pPr>
    </w:p>
    <w:p w14:paraId="72D481D6" w14:textId="77777777" w:rsidR="00993BF7" w:rsidRDefault="00993BF7" w:rsidP="00993BF7">
      <w:pPr>
        <w:spacing w:before="0" w:after="160"/>
        <w:ind w:firstLine="0"/>
        <w:jc w:val="left"/>
      </w:pPr>
    </w:p>
    <w:p w14:paraId="40425FBD" w14:textId="438E39B0" w:rsidR="00CC6DBA" w:rsidRPr="00F85738" w:rsidRDefault="00CC6DBA" w:rsidP="00F85738">
      <w:pPr>
        <w:sectPr w:rsidR="00CC6DBA" w:rsidRPr="00F85738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209647C" w14:textId="3F3508D0" w:rsidR="007C0FFE" w:rsidRDefault="007C0FFE" w:rsidP="007C0FFE"/>
    <w:p w14:paraId="709FE0BC" w14:textId="77777777" w:rsidR="0057575A" w:rsidRPr="007B4D5F" w:rsidRDefault="0057575A" w:rsidP="007C0FFE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5E1BBF7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D60CE92" w14:textId="77777777" w:rsidR="007C0FFE" w:rsidRPr="00114B07" w:rsidRDefault="007C0FFE" w:rsidP="00E32D2A">
            <w:pPr>
              <w:pStyle w:val="Ttulo1"/>
              <w:jc w:val="center"/>
              <w:outlineLvl w:val="0"/>
            </w:pPr>
            <w:bookmarkStart w:id="15" w:name="_Toc66889707"/>
            <w:r w:rsidRPr="00E32D2A">
              <w:t>Bibliografía</w:t>
            </w:r>
            <w:bookmarkEnd w:id="15"/>
          </w:p>
        </w:tc>
      </w:tr>
    </w:tbl>
    <w:p w14:paraId="3FF4AF33" w14:textId="065FAD92" w:rsidR="007C0FFE" w:rsidRDefault="007C0FFE" w:rsidP="00EA586B">
      <w:pPr>
        <w:pStyle w:val="Sinespaciado"/>
      </w:pPr>
    </w:p>
    <w:p w14:paraId="1F925D2F" w14:textId="77777777" w:rsidR="00A75A14" w:rsidRDefault="00A75A14" w:rsidP="00EA586B">
      <w:pPr>
        <w:pStyle w:val="Sinespaciado"/>
      </w:pPr>
    </w:p>
    <w:p w14:paraId="1E6325EE" w14:textId="77777777" w:rsidR="00C431EF" w:rsidRPr="00C431EF" w:rsidRDefault="00A75A14" w:rsidP="00C431EF">
      <w:pPr>
        <w:pStyle w:val="Bibliografa"/>
        <w:rPr>
          <w:rFonts w:ascii="Calibri" w:hAnsi="Calibri" w:cs="Calibri"/>
        </w:rPr>
      </w:pPr>
      <w:r>
        <w:fldChar w:fldCharType="begin"/>
      </w:r>
      <w:r w:rsidRPr="00896F30">
        <w:instrText xml:space="preserve"> ADDIN ZOTERO_BIBL {"uncited":[],"omitted":[],"custom":[]} CSL_BIBLIOGRAPHY </w:instrText>
      </w:r>
      <w:r>
        <w:fldChar w:fldCharType="separate"/>
      </w:r>
      <w:r w:rsidR="00C431EF" w:rsidRPr="00C431EF">
        <w:rPr>
          <w:rFonts w:ascii="Calibri" w:hAnsi="Calibri" w:cs="Calibri"/>
        </w:rPr>
        <w:t>[1]</w:t>
      </w:r>
      <w:r w:rsidR="00C431EF" w:rsidRPr="00C431EF">
        <w:rPr>
          <w:rFonts w:ascii="Calibri" w:hAnsi="Calibri" w:cs="Calibri"/>
        </w:rPr>
        <w:tab/>
        <w:t>«Entorno_Virtual_cast.pdf». Accedido: mar. 17, 2021. [En línea]. Disponible en: https://ra.biblioteca.uoc.edu/prestatgeries/22510/Entorno_Virtual_cast.pdf.</w:t>
      </w:r>
    </w:p>
    <w:p w14:paraId="5CB2E4AA" w14:textId="77777777" w:rsidR="00C431EF" w:rsidRPr="00C431EF" w:rsidRDefault="00C431EF" w:rsidP="00C431EF">
      <w:pPr>
        <w:pStyle w:val="Bibliografa"/>
        <w:rPr>
          <w:rFonts w:ascii="Calibri" w:hAnsi="Calibri" w:cs="Calibri"/>
          <w:lang w:val="en-US"/>
        </w:rPr>
      </w:pPr>
      <w:r w:rsidRPr="00C431EF">
        <w:rPr>
          <w:rFonts w:ascii="Calibri" w:hAnsi="Calibri" w:cs="Calibri"/>
          <w:lang w:val="en-US"/>
        </w:rPr>
        <w:t>[2]</w:t>
      </w:r>
      <w:r w:rsidRPr="00C431EF">
        <w:rPr>
          <w:rFonts w:ascii="Calibri" w:hAnsi="Calibri" w:cs="Calibri"/>
          <w:lang w:val="en-US"/>
        </w:rPr>
        <w:tab/>
        <w:t xml:space="preserve">«Citrix Workspace app 2103 for Windows - Citrix Spain», </w:t>
      </w:r>
      <w:r w:rsidRPr="00C431EF">
        <w:rPr>
          <w:rFonts w:ascii="Calibri" w:hAnsi="Calibri" w:cs="Calibri"/>
          <w:i/>
          <w:iCs/>
          <w:lang w:val="en-US"/>
        </w:rPr>
        <w:t>Citrix.com</w:t>
      </w:r>
      <w:r w:rsidRPr="00C431EF">
        <w:rPr>
          <w:rFonts w:ascii="Calibri" w:hAnsi="Calibri" w:cs="Calibri"/>
          <w:lang w:val="en-US"/>
        </w:rPr>
        <w:t>. https://www.citrix.com/es-es/downloads/workspace-app/windows/workspace-app-for-windows-latest.html (</w:t>
      </w:r>
      <w:proofErr w:type="spellStart"/>
      <w:r w:rsidRPr="00C431EF">
        <w:rPr>
          <w:rFonts w:ascii="Calibri" w:hAnsi="Calibri" w:cs="Calibri"/>
          <w:lang w:val="en-US"/>
        </w:rPr>
        <w:t>accedido</w:t>
      </w:r>
      <w:proofErr w:type="spellEnd"/>
      <w:r w:rsidRPr="00C431EF">
        <w:rPr>
          <w:rFonts w:ascii="Calibri" w:hAnsi="Calibri" w:cs="Calibri"/>
          <w:lang w:val="en-US"/>
        </w:rPr>
        <w:t xml:space="preserve"> mar. 17, 2021).</w:t>
      </w:r>
    </w:p>
    <w:p w14:paraId="55FB44DB" w14:textId="77777777" w:rsidR="00C431EF" w:rsidRPr="00C431EF" w:rsidRDefault="00C431EF" w:rsidP="00C431EF">
      <w:pPr>
        <w:pStyle w:val="Bibliografa"/>
        <w:rPr>
          <w:rFonts w:ascii="Calibri" w:hAnsi="Calibri" w:cs="Calibri"/>
        </w:rPr>
      </w:pPr>
      <w:r w:rsidRPr="00C431EF">
        <w:rPr>
          <w:rFonts w:ascii="Calibri" w:hAnsi="Calibri" w:cs="Calibri"/>
        </w:rPr>
        <w:t>[3]</w:t>
      </w:r>
      <w:r w:rsidRPr="00C431EF">
        <w:rPr>
          <w:rFonts w:ascii="Calibri" w:hAnsi="Calibri" w:cs="Calibri"/>
        </w:rPr>
        <w:tab/>
        <w:t xml:space="preserve">«Crear conexión a bases de datos con </w:t>
      </w:r>
      <w:proofErr w:type="spellStart"/>
      <w:r w:rsidRPr="00C431EF">
        <w:rPr>
          <w:rFonts w:ascii="Calibri" w:hAnsi="Calibri" w:cs="Calibri"/>
        </w:rPr>
        <w:t>Spoon</w:t>
      </w:r>
      <w:proofErr w:type="spellEnd"/>
      <w:r w:rsidRPr="00C431EF">
        <w:rPr>
          <w:rFonts w:ascii="Calibri" w:hAnsi="Calibri" w:cs="Calibri"/>
        </w:rPr>
        <w:t xml:space="preserve"> - YouTube». https://www.youtube.com/watch?v=P-TvOqSb7RQ (accedido mar. 17, 2021).</w:t>
      </w:r>
    </w:p>
    <w:p w14:paraId="2C88E89A" w14:textId="1AE4ABD3" w:rsidR="003F2106" w:rsidRPr="00C431EF" w:rsidRDefault="00A75A14" w:rsidP="00EA586B">
      <w:r>
        <w:fldChar w:fldCharType="end"/>
      </w:r>
    </w:p>
    <w:p w14:paraId="2FD7C9B6" w14:textId="77777777" w:rsidR="00EA586B" w:rsidRPr="00C431EF" w:rsidRDefault="00EA586B" w:rsidP="00EA586B"/>
    <w:p w14:paraId="04621261" w14:textId="77777777" w:rsidR="00EA586B" w:rsidRPr="00C431EF" w:rsidRDefault="00EA586B" w:rsidP="00E32D2A"/>
    <w:p w14:paraId="4167BCC0" w14:textId="77777777" w:rsidR="007C0FFE" w:rsidRPr="00C431EF" w:rsidRDefault="007C0FFE" w:rsidP="00935AD4">
      <w:pPr>
        <w:ind w:firstLine="0"/>
      </w:pPr>
    </w:p>
    <w:sectPr w:rsidR="007C0FFE" w:rsidRPr="00C431EF" w:rsidSect="00F83239">
      <w:headerReference w:type="default" r:id="rId39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865C4D" w14:textId="77777777" w:rsidR="005C7639" w:rsidRDefault="005C7639" w:rsidP="004D1002">
      <w:pPr>
        <w:spacing w:before="0" w:after="0" w:line="240" w:lineRule="auto"/>
      </w:pPr>
      <w:r>
        <w:separator/>
      </w:r>
    </w:p>
  </w:endnote>
  <w:endnote w:type="continuationSeparator" w:id="0">
    <w:p w14:paraId="6CD40AE0" w14:textId="77777777" w:rsidR="005C7639" w:rsidRDefault="005C7639" w:rsidP="004D100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alibri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31306E" w14:textId="77777777" w:rsidR="0084178E" w:rsidRDefault="0084178E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07864208"/>
      <w:docPartObj>
        <w:docPartGallery w:val="Page Numbers (Bottom of Page)"/>
        <w:docPartUnique/>
      </w:docPartObj>
    </w:sdtPr>
    <w:sdtContent>
      <w:p w14:paraId="5890DAF0" w14:textId="77777777" w:rsidR="0084178E" w:rsidRPr="008F2239" w:rsidRDefault="0084178E" w:rsidP="008B6CC2">
        <w:pPr>
          <w:pStyle w:val="Piedepgina"/>
          <w:jc w:val="center"/>
        </w:pPr>
      </w:p>
    </w:sdtContent>
  </w:sdt>
  <w:p w14:paraId="482C1935" w14:textId="77777777" w:rsidR="0084178E" w:rsidRDefault="0084178E" w:rsidP="008F2239">
    <w:pPr>
      <w:pStyle w:val="Piedepgin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91281" w14:textId="77777777" w:rsidR="0084178E" w:rsidRDefault="0084178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95E96B9" w14:textId="77777777" w:rsidR="005C7639" w:rsidRDefault="005C7639" w:rsidP="004D1002">
      <w:pPr>
        <w:spacing w:before="0" w:after="0" w:line="240" w:lineRule="auto"/>
      </w:pPr>
      <w:r>
        <w:separator/>
      </w:r>
    </w:p>
  </w:footnote>
  <w:footnote w:type="continuationSeparator" w:id="0">
    <w:p w14:paraId="478057F7" w14:textId="77777777" w:rsidR="005C7639" w:rsidRDefault="005C7639" w:rsidP="004D100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A573D0" w14:textId="77777777" w:rsidR="0084178E" w:rsidRDefault="0084178E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A6AAF8" w14:textId="75B43886" w:rsidR="0084178E" w:rsidRDefault="0084178E" w:rsidP="00835E41">
    <w:pPr>
      <w:pStyle w:val="Encabezado"/>
      <w:ind w:firstLine="0"/>
    </w:pPr>
    <w:r>
      <w:tab/>
    </w:r>
    <w:r>
      <w:tab/>
    </w:r>
    <w:sdt>
      <w:sdtPr>
        <w:id w:val="92364291"/>
        <w:docPartObj>
          <w:docPartGallery w:val="Page Numbers (Top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</w:p>
  <w:p w14:paraId="37F9DCDD" w14:textId="77777777" w:rsidR="0084178E" w:rsidRDefault="0084178E" w:rsidP="00F55AAB">
    <w:pPr>
      <w:pStyle w:val="Encabezado"/>
      <w:ind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26511E" w14:textId="77777777" w:rsidR="0084178E" w:rsidRDefault="0084178E">
    <w:pPr>
      <w:pStyle w:val="Encabezad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428801" w14:textId="77777777" w:rsidR="0084178E" w:rsidRDefault="0084178E">
    <w:pPr>
      <w:pStyle w:val="Encabezad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7666DB" w14:textId="614E6119" w:rsidR="0084178E" w:rsidRDefault="0084178E" w:rsidP="00835E41">
    <w:pPr>
      <w:pStyle w:val="Encabezado"/>
      <w:ind w:firstLine="0"/>
    </w:pPr>
    <w:r>
      <w:tab/>
    </w:r>
    <w:r>
      <w:tab/>
    </w:r>
  </w:p>
  <w:p w14:paraId="7754A012" w14:textId="77777777" w:rsidR="0084178E" w:rsidRDefault="0084178E" w:rsidP="00F55AAB">
    <w:pPr>
      <w:pStyle w:val="Encabezado"/>
      <w:ind w:firstLine="0"/>
      <w:jc w:val="lef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44B479" w14:textId="7D5AAE18" w:rsidR="0084178E" w:rsidRDefault="0084178E" w:rsidP="005D4FDA">
    <w:pPr>
      <w:pStyle w:val="Encabezado"/>
      <w:ind w:firstLine="0"/>
      <w:jc w:val="right"/>
    </w:pPr>
    <w:r>
      <w:t>Diseño y uso de base de datos analíticas</w:t>
    </w:r>
    <w:r>
      <w:tab/>
      <w:t xml:space="preserve"> </w:t>
    </w:r>
    <w:sdt>
      <w:sdtPr>
        <w:id w:val="704918764"/>
        <w:docPartObj>
          <w:docPartGallery w:val="Page Numbers (Top of Page)"/>
          <w:docPartUnique/>
        </w:docPartObj>
      </w:sdtPr>
      <w:sdtContent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42CC335D" w14:textId="77777777" w:rsidR="0084178E" w:rsidRDefault="0084178E" w:rsidP="00F55AAB">
    <w:pPr>
      <w:pStyle w:val="Encabezado"/>
      <w:ind w:firstLine="0"/>
      <w:jc w:val="lef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A76C57" w14:textId="552F052A" w:rsidR="0084178E" w:rsidRDefault="0084178E" w:rsidP="005D4FDA">
    <w:pPr>
      <w:pStyle w:val="Encabezado"/>
      <w:ind w:firstLine="0"/>
      <w:jc w:val="right"/>
    </w:pPr>
    <w:r>
      <w:t xml:space="preserve">Bibliografía </w:t>
    </w:r>
    <w:sdt>
      <w:sdtPr>
        <w:id w:val="-198087391"/>
        <w:docPartObj>
          <w:docPartGallery w:val="Page Numbers (Top of Page)"/>
          <w:docPartUnique/>
        </w:docPartObj>
      </w:sdtPr>
      <w:sdtContent>
        <w:r>
          <w:tab/>
        </w:r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6DF428F5" w14:textId="77777777" w:rsidR="0084178E" w:rsidRDefault="0084178E" w:rsidP="00F55AAB">
    <w:pPr>
      <w:pStyle w:val="Encabezado"/>
      <w:ind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9935C7"/>
    <w:multiLevelType w:val="hybridMultilevel"/>
    <w:tmpl w:val="844CFB5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58A1DB5"/>
    <w:multiLevelType w:val="hybridMultilevel"/>
    <w:tmpl w:val="B0D681B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08BB0D25"/>
    <w:multiLevelType w:val="hybridMultilevel"/>
    <w:tmpl w:val="A47CBD2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0B781BCA"/>
    <w:multiLevelType w:val="hybridMultilevel"/>
    <w:tmpl w:val="AA529C0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" w15:restartNumberingAfterBreak="0">
    <w:nsid w:val="0E1A1F50"/>
    <w:multiLevelType w:val="hybridMultilevel"/>
    <w:tmpl w:val="03D42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5" w15:restartNumberingAfterBreak="0">
    <w:nsid w:val="121E3DB1"/>
    <w:multiLevelType w:val="hybridMultilevel"/>
    <w:tmpl w:val="FB9AC4E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6" w15:restartNumberingAfterBreak="0">
    <w:nsid w:val="19017477"/>
    <w:multiLevelType w:val="hybridMultilevel"/>
    <w:tmpl w:val="B80E9E5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1B885CCC"/>
    <w:multiLevelType w:val="hybridMultilevel"/>
    <w:tmpl w:val="A2E8186C"/>
    <w:lvl w:ilvl="0" w:tplc="0C0A0001">
      <w:start w:val="1"/>
      <w:numFmt w:val="bullet"/>
      <w:lvlText w:val=""/>
      <w:lvlJc w:val="left"/>
      <w:pPr>
        <w:ind w:left="1725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445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3165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885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605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325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6045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765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485" w:hanging="360"/>
      </w:pPr>
      <w:rPr>
        <w:rFonts w:ascii="Wingdings" w:hAnsi="Wingdings" w:hint="default"/>
      </w:rPr>
    </w:lvl>
  </w:abstractNum>
  <w:abstractNum w:abstractNumId="8" w15:restartNumberingAfterBreak="0">
    <w:nsid w:val="1C080B85"/>
    <w:multiLevelType w:val="hybridMultilevel"/>
    <w:tmpl w:val="31421B5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9" w15:restartNumberingAfterBreak="0">
    <w:nsid w:val="1CAF1AA8"/>
    <w:multiLevelType w:val="hybridMultilevel"/>
    <w:tmpl w:val="A13AAC6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0" w15:restartNumberingAfterBreak="0">
    <w:nsid w:val="1E6658B7"/>
    <w:multiLevelType w:val="hybridMultilevel"/>
    <w:tmpl w:val="5CB61AC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1" w15:restartNumberingAfterBreak="0">
    <w:nsid w:val="1F65107C"/>
    <w:multiLevelType w:val="hybridMultilevel"/>
    <w:tmpl w:val="0FAC830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2" w15:restartNumberingAfterBreak="0">
    <w:nsid w:val="28F0379D"/>
    <w:multiLevelType w:val="multilevel"/>
    <w:tmpl w:val="FA8A2336"/>
    <w:lvl w:ilvl="0">
      <w:start w:val="1"/>
      <w:numFmt w:val="decimal"/>
      <w:pStyle w:val="Ttulo1"/>
      <w:lvlText w:val="%1."/>
      <w:lvlJc w:val="left"/>
      <w:pPr>
        <w:tabs>
          <w:tab w:val="num" w:pos="737"/>
        </w:tabs>
        <w:ind w:left="340" w:hanging="340"/>
      </w:pPr>
      <w:rPr>
        <w:rFonts w:ascii="LM Roman 12" w:hAnsi="LM Roman 12" w:hint="default"/>
      </w:rPr>
    </w:lvl>
    <w:lvl w:ilvl="1">
      <w:start w:val="1"/>
      <w:numFmt w:val="decimal"/>
      <w:pStyle w:val="Ttulo2"/>
      <w:lvlText w:val="%1.%2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2">
      <w:start w:val="1"/>
      <w:numFmt w:val="decimal"/>
      <w:pStyle w:val="Ttulo3"/>
      <w:lvlText w:val="%1.%2.%3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2BD37066"/>
    <w:multiLevelType w:val="hybridMultilevel"/>
    <w:tmpl w:val="92A669BC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2C725447"/>
    <w:multiLevelType w:val="hybridMultilevel"/>
    <w:tmpl w:val="E1FAB2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5" w15:restartNumberingAfterBreak="0">
    <w:nsid w:val="2D5F4BE0"/>
    <w:multiLevelType w:val="hybridMultilevel"/>
    <w:tmpl w:val="09FC55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6" w15:restartNumberingAfterBreak="0">
    <w:nsid w:val="2EC27C59"/>
    <w:multiLevelType w:val="hybridMultilevel"/>
    <w:tmpl w:val="9C9EDAB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7" w15:restartNumberingAfterBreak="0">
    <w:nsid w:val="311A64AC"/>
    <w:multiLevelType w:val="hybridMultilevel"/>
    <w:tmpl w:val="BFBE68A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8" w15:restartNumberingAfterBreak="0">
    <w:nsid w:val="35006E81"/>
    <w:multiLevelType w:val="hybridMultilevel"/>
    <w:tmpl w:val="272635F0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373D5593"/>
    <w:multiLevelType w:val="hybridMultilevel"/>
    <w:tmpl w:val="6534E36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0" w15:restartNumberingAfterBreak="0">
    <w:nsid w:val="37946EE2"/>
    <w:multiLevelType w:val="hybridMultilevel"/>
    <w:tmpl w:val="3118D76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1" w15:restartNumberingAfterBreak="0">
    <w:nsid w:val="39122FF5"/>
    <w:multiLevelType w:val="hybridMultilevel"/>
    <w:tmpl w:val="FCAE233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394958A9"/>
    <w:multiLevelType w:val="hybridMultilevel"/>
    <w:tmpl w:val="0AA6F2BC"/>
    <w:lvl w:ilvl="0" w:tplc="0C0A0001">
      <w:start w:val="1"/>
      <w:numFmt w:val="bullet"/>
      <w:lvlText w:val=""/>
      <w:lvlJc w:val="left"/>
      <w:pPr>
        <w:ind w:left="1189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09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629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349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069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89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09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229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949" w:hanging="360"/>
      </w:pPr>
      <w:rPr>
        <w:rFonts w:ascii="Wingdings" w:hAnsi="Wingdings" w:hint="default"/>
      </w:rPr>
    </w:lvl>
  </w:abstractNum>
  <w:abstractNum w:abstractNumId="23" w15:restartNumberingAfterBreak="0">
    <w:nsid w:val="39D153A7"/>
    <w:multiLevelType w:val="hybridMultilevel"/>
    <w:tmpl w:val="0736F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4" w15:restartNumberingAfterBreak="0">
    <w:nsid w:val="3A1F7643"/>
    <w:multiLevelType w:val="hybridMultilevel"/>
    <w:tmpl w:val="7F46021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5" w15:restartNumberingAfterBreak="0">
    <w:nsid w:val="43670297"/>
    <w:multiLevelType w:val="hybridMultilevel"/>
    <w:tmpl w:val="183C1DB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6" w15:restartNumberingAfterBreak="0">
    <w:nsid w:val="467A7A7E"/>
    <w:multiLevelType w:val="hybridMultilevel"/>
    <w:tmpl w:val="F9E217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7" w15:restartNumberingAfterBreak="0">
    <w:nsid w:val="4A2E0ECD"/>
    <w:multiLevelType w:val="hybridMultilevel"/>
    <w:tmpl w:val="DF008ED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8" w15:restartNumberingAfterBreak="0">
    <w:nsid w:val="4C2917FE"/>
    <w:multiLevelType w:val="hybridMultilevel"/>
    <w:tmpl w:val="4C9453D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9" w15:restartNumberingAfterBreak="0">
    <w:nsid w:val="519A34E2"/>
    <w:multiLevelType w:val="hybridMultilevel"/>
    <w:tmpl w:val="F24CF99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0" w15:restartNumberingAfterBreak="0">
    <w:nsid w:val="5305319A"/>
    <w:multiLevelType w:val="hybridMultilevel"/>
    <w:tmpl w:val="5D64289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1" w15:restartNumberingAfterBreak="0">
    <w:nsid w:val="53EE126B"/>
    <w:multiLevelType w:val="hybridMultilevel"/>
    <w:tmpl w:val="9B30E6D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2" w15:restartNumberingAfterBreak="0">
    <w:nsid w:val="586B435C"/>
    <w:multiLevelType w:val="hybridMultilevel"/>
    <w:tmpl w:val="DC4CE08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3" w15:restartNumberingAfterBreak="0">
    <w:nsid w:val="58CA10C7"/>
    <w:multiLevelType w:val="hybridMultilevel"/>
    <w:tmpl w:val="CA56F35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4" w15:restartNumberingAfterBreak="0">
    <w:nsid w:val="5F4B1E08"/>
    <w:multiLevelType w:val="hybridMultilevel"/>
    <w:tmpl w:val="B792CEE4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5" w15:restartNumberingAfterBreak="0">
    <w:nsid w:val="600B6253"/>
    <w:multiLevelType w:val="hybridMultilevel"/>
    <w:tmpl w:val="A2D2B99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6" w15:restartNumberingAfterBreak="0">
    <w:nsid w:val="61814E27"/>
    <w:multiLevelType w:val="hybridMultilevel"/>
    <w:tmpl w:val="F03CE1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7" w15:restartNumberingAfterBreak="0">
    <w:nsid w:val="6181668D"/>
    <w:multiLevelType w:val="hybridMultilevel"/>
    <w:tmpl w:val="1422BD2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8" w15:restartNumberingAfterBreak="0">
    <w:nsid w:val="618754C3"/>
    <w:multiLevelType w:val="hybridMultilevel"/>
    <w:tmpl w:val="1664417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9" w15:restartNumberingAfterBreak="0">
    <w:nsid w:val="6A773668"/>
    <w:multiLevelType w:val="hybridMultilevel"/>
    <w:tmpl w:val="C0A2A3F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0" w15:restartNumberingAfterBreak="0">
    <w:nsid w:val="6FB36718"/>
    <w:multiLevelType w:val="hybridMultilevel"/>
    <w:tmpl w:val="F4DE6FDA"/>
    <w:lvl w:ilvl="0" w:tplc="2A1A7CB0">
      <w:numFmt w:val="bullet"/>
      <w:lvlText w:val="-"/>
      <w:lvlJc w:val="left"/>
      <w:pPr>
        <w:ind w:left="757" w:hanging="360"/>
      </w:pPr>
      <w:rPr>
        <w:rFonts w:ascii="LM Roman 12" w:eastAsiaTheme="minorHAnsi" w:hAnsi="LM Roman 12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41" w15:restartNumberingAfterBreak="0">
    <w:nsid w:val="727D70B8"/>
    <w:multiLevelType w:val="hybridMultilevel"/>
    <w:tmpl w:val="12FCB02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2" w15:restartNumberingAfterBreak="0">
    <w:nsid w:val="744F3AAF"/>
    <w:multiLevelType w:val="hybridMultilevel"/>
    <w:tmpl w:val="01C2D72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3" w15:restartNumberingAfterBreak="0">
    <w:nsid w:val="758F5375"/>
    <w:multiLevelType w:val="hybridMultilevel"/>
    <w:tmpl w:val="D246722E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4" w15:restartNumberingAfterBreak="0">
    <w:nsid w:val="76DE04B0"/>
    <w:multiLevelType w:val="hybridMultilevel"/>
    <w:tmpl w:val="FFDE7AC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5" w15:restartNumberingAfterBreak="0">
    <w:nsid w:val="7BAD7DA7"/>
    <w:multiLevelType w:val="hybridMultilevel"/>
    <w:tmpl w:val="A000B94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6" w15:restartNumberingAfterBreak="0">
    <w:nsid w:val="7E2E704D"/>
    <w:multiLevelType w:val="hybridMultilevel"/>
    <w:tmpl w:val="209C8220"/>
    <w:lvl w:ilvl="0" w:tplc="0C0A0001">
      <w:start w:val="1"/>
      <w:numFmt w:val="bullet"/>
      <w:lvlText w:val=""/>
      <w:lvlJc w:val="left"/>
      <w:pPr>
        <w:ind w:left="4471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5191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911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6631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7351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8071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8791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9511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10231" w:hanging="360"/>
      </w:pPr>
      <w:rPr>
        <w:rFonts w:ascii="Wingdings" w:hAnsi="Wingdings" w:hint="default"/>
      </w:rPr>
    </w:lvl>
  </w:abstractNum>
  <w:abstractNum w:abstractNumId="47" w15:restartNumberingAfterBreak="0">
    <w:nsid w:val="7EA01C02"/>
    <w:multiLevelType w:val="hybridMultilevel"/>
    <w:tmpl w:val="453679B2"/>
    <w:lvl w:ilvl="0" w:tplc="0C0A0001">
      <w:start w:val="1"/>
      <w:numFmt w:val="bullet"/>
      <w:lvlText w:val=""/>
      <w:lvlJc w:val="left"/>
      <w:pPr>
        <w:ind w:left="127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9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1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3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5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7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9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1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33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9"/>
  </w:num>
  <w:num w:numId="3">
    <w:abstractNumId w:val="10"/>
  </w:num>
  <w:num w:numId="4">
    <w:abstractNumId w:val="29"/>
  </w:num>
  <w:num w:numId="5">
    <w:abstractNumId w:val="25"/>
  </w:num>
  <w:num w:numId="6">
    <w:abstractNumId w:val="38"/>
  </w:num>
  <w:num w:numId="7">
    <w:abstractNumId w:val="7"/>
  </w:num>
  <w:num w:numId="8">
    <w:abstractNumId w:val="42"/>
  </w:num>
  <w:num w:numId="9">
    <w:abstractNumId w:val="17"/>
  </w:num>
  <w:num w:numId="10">
    <w:abstractNumId w:val="37"/>
  </w:num>
  <w:num w:numId="11">
    <w:abstractNumId w:val="40"/>
  </w:num>
  <w:num w:numId="12">
    <w:abstractNumId w:val="27"/>
  </w:num>
  <w:num w:numId="13">
    <w:abstractNumId w:val="39"/>
  </w:num>
  <w:num w:numId="14">
    <w:abstractNumId w:val="24"/>
  </w:num>
  <w:num w:numId="15">
    <w:abstractNumId w:val="18"/>
  </w:num>
  <w:num w:numId="16">
    <w:abstractNumId w:val="30"/>
  </w:num>
  <w:num w:numId="17">
    <w:abstractNumId w:val="43"/>
  </w:num>
  <w:num w:numId="18">
    <w:abstractNumId w:val="45"/>
  </w:num>
  <w:num w:numId="19">
    <w:abstractNumId w:val="44"/>
  </w:num>
  <w:num w:numId="20">
    <w:abstractNumId w:val="31"/>
  </w:num>
  <w:num w:numId="21">
    <w:abstractNumId w:val="0"/>
  </w:num>
  <w:num w:numId="22">
    <w:abstractNumId w:val="22"/>
  </w:num>
  <w:num w:numId="23">
    <w:abstractNumId w:val="16"/>
  </w:num>
  <w:num w:numId="24">
    <w:abstractNumId w:val="3"/>
  </w:num>
  <w:num w:numId="25">
    <w:abstractNumId w:val="4"/>
  </w:num>
  <w:num w:numId="26">
    <w:abstractNumId w:val="47"/>
  </w:num>
  <w:num w:numId="27">
    <w:abstractNumId w:val="14"/>
  </w:num>
  <w:num w:numId="28">
    <w:abstractNumId w:val="8"/>
  </w:num>
  <w:num w:numId="29">
    <w:abstractNumId w:val="36"/>
  </w:num>
  <w:num w:numId="30">
    <w:abstractNumId w:val="32"/>
  </w:num>
  <w:num w:numId="31">
    <w:abstractNumId w:val="41"/>
  </w:num>
  <w:num w:numId="32">
    <w:abstractNumId w:val="33"/>
  </w:num>
  <w:num w:numId="33">
    <w:abstractNumId w:val="11"/>
  </w:num>
  <w:num w:numId="34">
    <w:abstractNumId w:val="23"/>
  </w:num>
  <w:num w:numId="35">
    <w:abstractNumId w:val="15"/>
  </w:num>
  <w:num w:numId="36">
    <w:abstractNumId w:val="46"/>
  </w:num>
  <w:num w:numId="37">
    <w:abstractNumId w:val="2"/>
  </w:num>
  <w:num w:numId="38">
    <w:abstractNumId w:val="1"/>
  </w:num>
  <w:num w:numId="39">
    <w:abstractNumId w:val="34"/>
  </w:num>
  <w:num w:numId="40">
    <w:abstractNumId w:val="35"/>
  </w:num>
  <w:num w:numId="41">
    <w:abstractNumId w:val="13"/>
  </w:num>
  <w:num w:numId="42">
    <w:abstractNumId w:val="5"/>
  </w:num>
  <w:num w:numId="43">
    <w:abstractNumId w:val="21"/>
  </w:num>
  <w:num w:numId="44">
    <w:abstractNumId w:val="20"/>
  </w:num>
  <w:num w:numId="45">
    <w:abstractNumId w:val="9"/>
  </w:num>
  <w:num w:numId="46">
    <w:abstractNumId w:val="26"/>
  </w:num>
  <w:num w:numId="47">
    <w:abstractNumId w:val="6"/>
  </w:num>
  <w:num w:numId="48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2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B04"/>
    <w:rsid w:val="00002346"/>
    <w:rsid w:val="0000258A"/>
    <w:rsid w:val="0000332A"/>
    <w:rsid w:val="00021065"/>
    <w:rsid w:val="000223C1"/>
    <w:rsid w:val="00022DA5"/>
    <w:rsid w:val="000244EE"/>
    <w:rsid w:val="00030BF4"/>
    <w:rsid w:val="00031EC4"/>
    <w:rsid w:val="000376BB"/>
    <w:rsid w:val="000425A6"/>
    <w:rsid w:val="000431FB"/>
    <w:rsid w:val="0004432C"/>
    <w:rsid w:val="000443D9"/>
    <w:rsid w:val="00044A3B"/>
    <w:rsid w:val="00045555"/>
    <w:rsid w:val="0004562D"/>
    <w:rsid w:val="00046548"/>
    <w:rsid w:val="00046A61"/>
    <w:rsid w:val="000478FD"/>
    <w:rsid w:val="00047C4A"/>
    <w:rsid w:val="0005257E"/>
    <w:rsid w:val="000528F5"/>
    <w:rsid w:val="00053209"/>
    <w:rsid w:val="00056579"/>
    <w:rsid w:val="0006009E"/>
    <w:rsid w:val="00062643"/>
    <w:rsid w:val="00062F0F"/>
    <w:rsid w:val="00063EE6"/>
    <w:rsid w:val="000661CF"/>
    <w:rsid w:val="0006707B"/>
    <w:rsid w:val="00074581"/>
    <w:rsid w:val="00076770"/>
    <w:rsid w:val="0007713E"/>
    <w:rsid w:val="00077E00"/>
    <w:rsid w:val="00081989"/>
    <w:rsid w:val="00082900"/>
    <w:rsid w:val="00084DBC"/>
    <w:rsid w:val="0009370A"/>
    <w:rsid w:val="000955E9"/>
    <w:rsid w:val="000A0953"/>
    <w:rsid w:val="000A0C4C"/>
    <w:rsid w:val="000A1E0B"/>
    <w:rsid w:val="000A1E9B"/>
    <w:rsid w:val="000A257A"/>
    <w:rsid w:val="000A6461"/>
    <w:rsid w:val="000B210D"/>
    <w:rsid w:val="000B49BE"/>
    <w:rsid w:val="000B5AB0"/>
    <w:rsid w:val="000B725F"/>
    <w:rsid w:val="000C09B5"/>
    <w:rsid w:val="000C0CE3"/>
    <w:rsid w:val="000C5461"/>
    <w:rsid w:val="000C740A"/>
    <w:rsid w:val="000D03CE"/>
    <w:rsid w:val="000D09A6"/>
    <w:rsid w:val="000D11BD"/>
    <w:rsid w:val="000D4063"/>
    <w:rsid w:val="000E00B9"/>
    <w:rsid w:val="000E3401"/>
    <w:rsid w:val="000E4465"/>
    <w:rsid w:val="000E60AC"/>
    <w:rsid w:val="000F2413"/>
    <w:rsid w:val="000F77FA"/>
    <w:rsid w:val="0010058E"/>
    <w:rsid w:val="0010312F"/>
    <w:rsid w:val="00106466"/>
    <w:rsid w:val="00110414"/>
    <w:rsid w:val="0011105C"/>
    <w:rsid w:val="0011260A"/>
    <w:rsid w:val="00113640"/>
    <w:rsid w:val="00114B07"/>
    <w:rsid w:val="001150F6"/>
    <w:rsid w:val="001208E8"/>
    <w:rsid w:val="00120CA2"/>
    <w:rsid w:val="0012253B"/>
    <w:rsid w:val="00122867"/>
    <w:rsid w:val="00123565"/>
    <w:rsid w:val="00123699"/>
    <w:rsid w:val="00123DB2"/>
    <w:rsid w:val="00124E9A"/>
    <w:rsid w:val="001262C9"/>
    <w:rsid w:val="00130C76"/>
    <w:rsid w:val="00131B2C"/>
    <w:rsid w:val="0013300E"/>
    <w:rsid w:val="00140846"/>
    <w:rsid w:val="001468FC"/>
    <w:rsid w:val="0015019C"/>
    <w:rsid w:val="001503C1"/>
    <w:rsid w:val="0015193E"/>
    <w:rsid w:val="00152342"/>
    <w:rsid w:val="0016384F"/>
    <w:rsid w:val="00166E55"/>
    <w:rsid w:val="00167600"/>
    <w:rsid w:val="00167C8A"/>
    <w:rsid w:val="00170F18"/>
    <w:rsid w:val="001736A3"/>
    <w:rsid w:val="001807C7"/>
    <w:rsid w:val="00183798"/>
    <w:rsid w:val="00187CE9"/>
    <w:rsid w:val="00190E0A"/>
    <w:rsid w:val="00191EFD"/>
    <w:rsid w:val="00194BEC"/>
    <w:rsid w:val="001A04B7"/>
    <w:rsid w:val="001A09F5"/>
    <w:rsid w:val="001A0EE0"/>
    <w:rsid w:val="001A2639"/>
    <w:rsid w:val="001A37A3"/>
    <w:rsid w:val="001A3DA9"/>
    <w:rsid w:val="001A5296"/>
    <w:rsid w:val="001B0F20"/>
    <w:rsid w:val="001B16FB"/>
    <w:rsid w:val="001B277A"/>
    <w:rsid w:val="001B3261"/>
    <w:rsid w:val="001B62BD"/>
    <w:rsid w:val="001B774C"/>
    <w:rsid w:val="001B7DE0"/>
    <w:rsid w:val="001C33FE"/>
    <w:rsid w:val="001C4543"/>
    <w:rsid w:val="001C6D07"/>
    <w:rsid w:val="001C7EEE"/>
    <w:rsid w:val="001D0676"/>
    <w:rsid w:val="001D516F"/>
    <w:rsid w:val="001D6AA2"/>
    <w:rsid w:val="001D6B01"/>
    <w:rsid w:val="001E05D2"/>
    <w:rsid w:val="001E5822"/>
    <w:rsid w:val="001E7705"/>
    <w:rsid w:val="001F0D96"/>
    <w:rsid w:val="001F22BF"/>
    <w:rsid w:val="001F7806"/>
    <w:rsid w:val="002027AA"/>
    <w:rsid w:val="0021331E"/>
    <w:rsid w:val="00215250"/>
    <w:rsid w:val="0021606A"/>
    <w:rsid w:val="002172EF"/>
    <w:rsid w:val="0023198D"/>
    <w:rsid w:val="00232436"/>
    <w:rsid w:val="00232880"/>
    <w:rsid w:val="002333E4"/>
    <w:rsid w:val="0023563D"/>
    <w:rsid w:val="0024098B"/>
    <w:rsid w:val="00247BBA"/>
    <w:rsid w:val="0025236C"/>
    <w:rsid w:val="002524BD"/>
    <w:rsid w:val="0025370C"/>
    <w:rsid w:val="002575CE"/>
    <w:rsid w:val="00270989"/>
    <w:rsid w:val="00274582"/>
    <w:rsid w:val="00277118"/>
    <w:rsid w:val="002835B5"/>
    <w:rsid w:val="002930FB"/>
    <w:rsid w:val="00295763"/>
    <w:rsid w:val="002A3346"/>
    <w:rsid w:val="002A3B22"/>
    <w:rsid w:val="002A44CA"/>
    <w:rsid w:val="002A5E66"/>
    <w:rsid w:val="002A7387"/>
    <w:rsid w:val="002B6B36"/>
    <w:rsid w:val="002C0746"/>
    <w:rsid w:val="002C083D"/>
    <w:rsid w:val="002C2D5F"/>
    <w:rsid w:val="002C4F39"/>
    <w:rsid w:val="002C5D27"/>
    <w:rsid w:val="002C6553"/>
    <w:rsid w:val="002D190D"/>
    <w:rsid w:val="002D1B83"/>
    <w:rsid w:val="002D6CC7"/>
    <w:rsid w:val="002D7724"/>
    <w:rsid w:val="002E37C5"/>
    <w:rsid w:val="002E3E4E"/>
    <w:rsid w:val="002E485C"/>
    <w:rsid w:val="002E74C5"/>
    <w:rsid w:val="002E74DE"/>
    <w:rsid w:val="002F0929"/>
    <w:rsid w:val="002F1505"/>
    <w:rsid w:val="002F1830"/>
    <w:rsid w:val="002F2E08"/>
    <w:rsid w:val="002F54BF"/>
    <w:rsid w:val="002F6562"/>
    <w:rsid w:val="002F66BE"/>
    <w:rsid w:val="003043E7"/>
    <w:rsid w:val="00305C3F"/>
    <w:rsid w:val="00307ABC"/>
    <w:rsid w:val="00310B1A"/>
    <w:rsid w:val="003137E8"/>
    <w:rsid w:val="0031483E"/>
    <w:rsid w:val="00321CD0"/>
    <w:rsid w:val="00321FC8"/>
    <w:rsid w:val="00322AB3"/>
    <w:rsid w:val="00322AFE"/>
    <w:rsid w:val="00326D42"/>
    <w:rsid w:val="00327B7F"/>
    <w:rsid w:val="00327FFB"/>
    <w:rsid w:val="00342B91"/>
    <w:rsid w:val="00343829"/>
    <w:rsid w:val="003475C5"/>
    <w:rsid w:val="003479B7"/>
    <w:rsid w:val="00350133"/>
    <w:rsid w:val="00350657"/>
    <w:rsid w:val="0035591B"/>
    <w:rsid w:val="00362875"/>
    <w:rsid w:val="00362AED"/>
    <w:rsid w:val="00363906"/>
    <w:rsid w:val="00363987"/>
    <w:rsid w:val="0036434C"/>
    <w:rsid w:val="00365D08"/>
    <w:rsid w:val="003662E2"/>
    <w:rsid w:val="003663F2"/>
    <w:rsid w:val="00366C4D"/>
    <w:rsid w:val="0037471C"/>
    <w:rsid w:val="00381160"/>
    <w:rsid w:val="00382DBA"/>
    <w:rsid w:val="0038303F"/>
    <w:rsid w:val="003848E9"/>
    <w:rsid w:val="00384CD0"/>
    <w:rsid w:val="0038627A"/>
    <w:rsid w:val="003866B8"/>
    <w:rsid w:val="00387183"/>
    <w:rsid w:val="0039050F"/>
    <w:rsid w:val="003931EB"/>
    <w:rsid w:val="00393ABC"/>
    <w:rsid w:val="00395A27"/>
    <w:rsid w:val="00395C8A"/>
    <w:rsid w:val="00397DB3"/>
    <w:rsid w:val="003A1641"/>
    <w:rsid w:val="003A32CF"/>
    <w:rsid w:val="003A7A0D"/>
    <w:rsid w:val="003B3D8D"/>
    <w:rsid w:val="003B3EFF"/>
    <w:rsid w:val="003B4690"/>
    <w:rsid w:val="003B4A6E"/>
    <w:rsid w:val="003B5767"/>
    <w:rsid w:val="003B6146"/>
    <w:rsid w:val="003B7C54"/>
    <w:rsid w:val="003C418F"/>
    <w:rsid w:val="003C42F6"/>
    <w:rsid w:val="003C4906"/>
    <w:rsid w:val="003D061E"/>
    <w:rsid w:val="003D17C4"/>
    <w:rsid w:val="003D4036"/>
    <w:rsid w:val="003D42DB"/>
    <w:rsid w:val="003F018F"/>
    <w:rsid w:val="003F2078"/>
    <w:rsid w:val="003F2106"/>
    <w:rsid w:val="003F2B16"/>
    <w:rsid w:val="003F32FC"/>
    <w:rsid w:val="003F589D"/>
    <w:rsid w:val="00400D92"/>
    <w:rsid w:val="004012CA"/>
    <w:rsid w:val="0040151C"/>
    <w:rsid w:val="00402031"/>
    <w:rsid w:val="00404416"/>
    <w:rsid w:val="0040694E"/>
    <w:rsid w:val="00407A27"/>
    <w:rsid w:val="00412BE9"/>
    <w:rsid w:val="00413491"/>
    <w:rsid w:val="00413A56"/>
    <w:rsid w:val="00415ADF"/>
    <w:rsid w:val="004169A2"/>
    <w:rsid w:val="004209FA"/>
    <w:rsid w:val="004228E6"/>
    <w:rsid w:val="00423C83"/>
    <w:rsid w:val="004277D6"/>
    <w:rsid w:val="004307A1"/>
    <w:rsid w:val="00433B41"/>
    <w:rsid w:val="004359F0"/>
    <w:rsid w:val="00436718"/>
    <w:rsid w:val="00442A85"/>
    <w:rsid w:val="004463B7"/>
    <w:rsid w:val="00447157"/>
    <w:rsid w:val="00447B04"/>
    <w:rsid w:val="00447BFE"/>
    <w:rsid w:val="004533D4"/>
    <w:rsid w:val="00462D5F"/>
    <w:rsid w:val="00465FD0"/>
    <w:rsid w:val="004665F0"/>
    <w:rsid w:val="004737A1"/>
    <w:rsid w:val="004761F6"/>
    <w:rsid w:val="00476C72"/>
    <w:rsid w:val="00477124"/>
    <w:rsid w:val="004777AD"/>
    <w:rsid w:val="00484E52"/>
    <w:rsid w:val="004852D9"/>
    <w:rsid w:val="0048720A"/>
    <w:rsid w:val="004933A6"/>
    <w:rsid w:val="00497E48"/>
    <w:rsid w:val="004A212C"/>
    <w:rsid w:val="004B37EC"/>
    <w:rsid w:val="004B43D0"/>
    <w:rsid w:val="004B7E4C"/>
    <w:rsid w:val="004C129C"/>
    <w:rsid w:val="004C15FA"/>
    <w:rsid w:val="004C2A93"/>
    <w:rsid w:val="004C4D7F"/>
    <w:rsid w:val="004C765B"/>
    <w:rsid w:val="004D1002"/>
    <w:rsid w:val="004D3691"/>
    <w:rsid w:val="004D5C70"/>
    <w:rsid w:val="004D7AFD"/>
    <w:rsid w:val="004E074A"/>
    <w:rsid w:val="004E6ABB"/>
    <w:rsid w:val="004F195E"/>
    <w:rsid w:val="004F38BA"/>
    <w:rsid w:val="004F4FF3"/>
    <w:rsid w:val="004F6F72"/>
    <w:rsid w:val="005020DB"/>
    <w:rsid w:val="00503BED"/>
    <w:rsid w:val="00503F8E"/>
    <w:rsid w:val="00504576"/>
    <w:rsid w:val="0050628E"/>
    <w:rsid w:val="00507B31"/>
    <w:rsid w:val="00512AA9"/>
    <w:rsid w:val="005134DA"/>
    <w:rsid w:val="0051481F"/>
    <w:rsid w:val="00517341"/>
    <w:rsid w:val="00520AAD"/>
    <w:rsid w:val="00520E4C"/>
    <w:rsid w:val="00525E89"/>
    <w:rsid w:val="0052718F"/>
    <w:rsid w:val="005271B6"/>
    <w:rsid w:val="00530A95"/>
    <w:rsid w:val="005336C6"/>
    <w:rsid w:val="00536BC0"/>
    <w:rsid w:val="00540B9A"/>
    <w:rsid w:val="0055148A"/>
    <w:rsid w:val="00551662"/>
    <w:rsid w:val="005533EC"/>
    <w:rsid w:val="005535BD"/>
    <w:rsid w:val="005547C2"/>
    <w:rsid w:val="005554DE"/>
    <w:rsid w:val="00563460"/>
    <w:rsid w:val="00563818"/>
    <w:rsid w:val="005642B0"/>
    <w:rsid w:val="00565422"/>
    <w:rsid w:val="00574FAF"/>
    <w:rsid w:val="005750D5"/>
    <w:rsid w:val="0057575A"/>
    <w:rsid w:val="005761A3"/>
    <w:rsid w:val="005829FD"/>
    <w:rsid w:val="00582CA6"/>
    <w:rsid w:val="00584FFE"/>
    <w:rsid w:val="00585A40"/>
    <w:rsid w:val="00587E51"/>
    <w:rsid w:val="00591033"/>
    <w:rsid w:val="0059294E"/>
    <w:rsid w:val="00593597"/>
    <w:rsid w:val="00594AD6"/>
    <w:rsid w:val="005957C8"/>
    <w:rsid w:val="005A0385"/>
    <w:rsid w:val="005A2BF6"/>
    <w:rsid w:val="005A344F"/>
    <w:rsid w:val="005A38A2"/>
    <w:rsid w:val="005A5453"/>
    <w:rsid w:val="005A601F"/>
    <w:rsid w:val="005A76B2"/>
    <w:rsid w:val="005A7C91"/>
    <w:rsid w:val="005B0581"/>
    <w:rsid w:val="005B1C4C"/>
    <w:rsid w:val="005B22D1"/>
    <w:rsid w:val="005B2976"/>
    <w:rsid w:val="005B4DB0"/>
    <w:rsid w:val="005B766A"/>
    <w:rsid w:val="005C0FA0"/>
    <w:rsid w:val="005C2219"/>
    <w:rsid w:val="005C2DA4"/>
    <w:rsid w:val="005C2EF6"/>
    <w:rsid w:val="005C7639"/>
    <w:rsid w:val="005C7D4A"/>
    <w:rsid w:val="005D123E"/>
    <w:rsid w:val="005D2C69"/>
    <w:rsid w:val="005D2FE6"/>
    <w:rsid w:val="005D3799"/>
    <w:rsid w:val="005D44B8"/>
    <w:rsid w:val="005D4FDA"/>
    <w:rsid w:val="005E1BF7"/>
    <w:rsid w:val="005E6162"/>
    <w:rsid w:val="005F2AA5"/>
    <w:rsid w:val="005F2C22"/>
    <w:rsid w:val="005F38D2"/>
    <w:rsid w:val="005F6C78"/>
    <w:rsid w:val="00602FB6"/>
    <w:rsid w:val="00605CDF"/>
    <w:rsid w:val="006112C1"/>
    <w:rsid w:val="00614D29"/>
    <w:rsid w:val="00615040"/>
    <w:rsid w:val="00626639"/>
    <w:rsid w:val="0062697B"/>
    <w:rsid w:val="00627682"/>
    <w:rsid w:val="006278D5"/>
    <w:rsid w:val="006311BD"/>
    <w:rsid w:val="00631C8E"/>
    <w:rsid w:val="00632536"/>
    <w:rsid w:val="00633791"/>
    <w:rsid w:val="00634D0D"/>
    <w:rsid w:val="00643486"/>
    <w:rsid w:val="00644C19"/>
    <w:rsid w:val="00644C9D"/>
    <w:rsid w:val="00644DC9"/>
    <w:rsid w:val="00645F10"/>
    <w:rsid w:val="006469E9"/>
    <w:rsid w:val="00652BFC"/>
    <w:rsid w:val="006603EF"/>
    <w:rsid w:val="00662B87"/>
    <w:rsid w:val="00664741"/>
    <w:rsid w:val="00664CEC"/>
    <w:rsid w:val="00665194"/>
    <w:rsid w:val="0066565E"/>
    <w:rsid w:val="006665D7"/>
    <w:rsid w:val="00672B6B"/>
    <w:rsid w:val="006737EF"/>
    <w:rsid w:val="006750E9"/>
    <w:rsid w:val="00677167"/>
    <w:rsid w:val="006777CE"/>
    <w:rsid w:val="00680721"/>
    <w:rsid w:val="00683342"/>
    <w:rsid w:val="00683B6E"/>
    <w:rsid w:val="00684860"/>
    <w:rsid w:val="00684B98"/>
    <w:rsid w:val="00692B20"/>
    <w:rsid w:val="006935AF"/>
    <w:rsid w:val="00694313"/>
    <w:rsid w:val="006957D9"/>
    <w:rsid w:val="00695C1F"/>
    <w:rsid w:val="006A1591"/>
    <w:rsid w:val="006B6EB2"/>
    <w:rsid w:val="006C5FE8"/>
    <w:rsid w:val="006C6B96"/>
    <w:rsid w:val="006C7EA2"/>
    <w:rsid w:val="006D0AD2"/>
    <w:rsid w:val="006E487B"/>
    <w:rsid w:val="006E4B06"/>
    <w:rsid w:val="006E7B21"/>
    <w:rsid w:val="006F07E4"/>
    <w:rsid w:val="006F09DF"/>
    <w:rsid w:val="006F0BE3"/>
    <w:rsid w:val="006F1E23"/>
    <w:rsid w:val="006F35AB"/>
    <w:rsid w:val="007004E1"/>
    <w:rsid w:val="007006EA"/>
    <w:rsid w:val="00703E4F"/>
    <w:rsid w:val="00710A43"/>
    <w:rsid w:val="00713436"/>
    <w:rsid w:val="007157D8"/>
    <w:rsid w:val="00721631"/>
    <w:rsid w:val="007260DF"/>
    <w:rsid w:val="00737841"/>
    <w:rsid w:val="00742C30"/>
    <w:rsid w:val="007464F1"/>
    <w:rsid w:val="00747DC1"/>
    <w:rsid w:val="007517BE"/>
    <w:rsid w:val="007547AE"/>
    <w:rsid w:val="0075489C"/>
    <w:rsid w:val="00755188"/>
    <w:rsid w:val="0076124D"/>
    <w:rsid w:val="007626E8"/>
    <w:rsid w:val="0076321B"/>
    <w:rsid w:val="007670C6"/>
    <w:rsid w:val="007671D6"/>
    <w:rsid w:val="00767243"/>
    <w:rsid w:val="0077513D"/>
    <w:rsid w:val="00777E1A"/>
    <w:rsid w:val="00780456"/>
    <w:rsid w:val="00781BBD"/>
    <w:rsid w:val="00791836"/>
    <w:rsid w:val="00792161"/>
    <w:rsid w:val="007960B9"/>
    <w:rsid w:val="007A04B4"/>
    <w:rsid w:val="007A06B2"/>
    <w:rsid w:val="007B4D5F"/>
    <w:rsid w:val="007C05C8"/>
    <w:rsid w:val="007C0FFE"/>
    <w:rsid w:val="007C58ED"/>
    <w:rsid w:val="007C7261"/>
    <w:rsid w:val="007C7927"/>
    <w:rsid w:val="007D1197"/>
    <w:rsid w:val="007D171B"/>
    <w:rsid w:val="007D18B6"/>
    <w:rsid w:val="007D6377"/>
    <w:rsid w:val="007D776D"/>
    <w:rsid w:val="007E0C21"/>
    <w:rsid w:val="007E4EF5"/>
    <w:rsid w:val="007E6EB3"/>
    <w:rsid w:val="007F11DD"/>
    <w:rsid w:val="007F392C"/>
    <w:rsid w:val="007F6A42"/>
    <w:rsid w:val="008011B6"/>
    <w:rsid w:val="0080303F"/>
    <w:rsid w:val="00805B3A"/>
    <w:rsid w:val="008157F8"/>
    <w:rsid w:val="00834DE4"/>
    <w:rsid w:val="00835E41"/>
    <w:rsid w:val="008364C6"/>
    <w:rsid w:val="008368CF"/>
    <w:rsid w:val="00837FD5"/>
    <w:rsid w:val="0084178E"/>
    <w:rsid w:val="00841C43"/>
    <w:rsid w:val="008420F5"/>
    <w:rsid w:val="008443D4"/>
    <w:rsid w:val="00844539"/>
    <w:rsid w:val="0084739B"/>
    <w:rsid w:val="008479EE"/>
    <w:rsid w:val="00850D43"/>
    <w:rsid w:val="0085320B"/>
    <w:rsid w:val="00854002"/>
    <w:rsid w:val="008546A1"/>
    <w:rsid w:val="00857628"/>
    <w:rsid w:val="00866E5A"/>
    <w:rsid w:val="008724A6"/>
    <w:rsid w:val="00875197"/>
    <w:rsid w:val="00881024"/>
    <w:rsid w:val="00884981"/>
    <w:rsid w:val="0088507A"/>
    <w:rsid w:val="00896385"/>
    <w:rsid w:val="00896F30"/>
    <w:rsid w:val="0089795A"/>
    <w:rsid w:val="008A1724"/>
    <w:rsid w:val="008A782E"/>
    <w:rsid w:val="008B070F"/>
    <w:rsid w:val="008B0834"/>
    <w:rsid w:val="008B146E"/>
    <w:rsid w:val="008B1A97"/>
    <w:rsid w:val="008B1B41"/>
    <w:rsid w:val="008B20AB"/>
    <w:rsid w:val="008B4B62"/>
    <w:rsid w:val="008B5549"/>
    <w:rsid w:val="008B6CC2"/>
    <w:rsid w:val="008B6F95"/>
    <w:rsid w:val="008C5751"/>
    <w:rsid w:val="008C6335"/>
    <w:rsid w:val="008D3FD1"/>
    <w:rsid w:val="008D4B24"/>
    <w:rsid w:val="008D4C5C"/>
    <w:rsid w:val="008E1804"/>
    <w:rsid w:val="008E29D6"/>
    <w:rsid w:val="008E494D"/>
    <w:rsid w:val="008E5959"/>
    <w:rsid w:val="008F2239"/>
    <w:rsid w:val="008F40A6"/>
    <w:rsid w:val="009015A3"/>
    <w:rsid w:val="00902F86"/>
    <w:rsid w:val="00907CAF"/>
    <w:rsid w:val="009167C2"/>
    <w:rsid w:val="00916987"/>
    <w:rsid w:val="00921253"/>
    <w:rsid w:val="00922EF9"/>
    <w:rsid w:val="00930B31"/>
    <w:rsid w:val="00931B41"/>
    <w:rsid w:val="0093312D"/>
    <w:rsid w:val="009336D0"/>
    <w:rsid w:val="00935AD4"/>
    <w:rsid w:val="0093775C"/>
    <w:rsid w:val="009456E5"/>
    <w:rsid w:val="00950B9D"/>
    <w:rsid w:val="0095491A"/>
    <w:rsid w:val="00955EEF"/>
    <w:rsid w:val="00960164"/>
    <w:rsid w:val="0096329E"/>
    <w:rsid w:val="0096552D"/>
    <w:rsid w:val="00967469"/>
    <w:rsid w:val="00973D78"/>
    <w:rsid w:val="0097534B"/>
    <w:rsid w:val="00975E43"/>
    <w:rsid w:val="00980D63"/>
    <w:rsid w:val="009830C5"/>
    <w:rsid w:val="00983B52"/>
    <w:rsid w:val="00984947"/>
    <w:rsid w:val="009862FE"/>
    <w:rsid w:val="00993BF7"/>
    <w:rsid w:val="009A1301"/>
    <w:rsid w:val="009A1DE3"/>
    <w:rsid w:val="009A20DA"/>
    <w:rsid w:val="009A4A5D"/>
    <w:rsid w:val="009B0B16"/>
    <w:rsid w:val="009B258A"/>
    <w:rsid w:val="009B258D"/>
    <w:rsid w:val="009B5983"/>
    <w:rsid w:val="009B5DB2"/>
    <w:rsid w:val="009C0D1E"/>
    <w:rsid w:val="009C2FE2"/>
    <w:rsid w:val="009C3BE4"/>
    <w:rsid w:val="009C3D3E"/>
    <w:rsid w:val="009C3FD3"/>
    <w:rsid w:val="009C3FF4"/>
    <w:rsid w:val="009C60C9"/>
    <w:rsid w:val="009D1908"/>
    <w:rsid w:val="009D28CE"/>
    <w:rsid w:val="009D44DC"/>
    <w:rsid w:val="009D5EF0"/>
    <w:rsid w:val="009D6F90"/>
    <w:rsid w:val="009E1339"/>
    <w:rsid w:val="009E1E6A"/>
    <w:rsid w:val="009E6712"/>
    <w:rsid w:val="009E6DCC"/>
    <w:rsid w:val="009F0854"/>
    <w:rsid w:val="009F5FE7"/>
    <w:rsid w:val="00A00199"/>
    <w:rsid w:val="00A00233"/>
    <w:rsid w:val="00A00B8C"/>
    <w:rsid w:val="00A047F0"/>
    <w:rsid w:val="00A05B92"/>
    <w:rsid w:val="00A11233"/>
    <w:rsid w:val="00A20950"/>
    <w:rsid w:val="00A21D7D"/>
    <w:rsid w:val="00A22690"/>
    <w:rsid w:val="00A22AA3"/>
    <w:rsid w:val="00A26F77"/>
    <w:rsid w:val="00A27D13"/>
    <w:rsid w:val="00A31C0F"/>
    <w:rsid w:val="00A32858"/>
    <w:rsid w:val="00A3397D"/>
    <w:rsid w:val="00A34661"/>
    <w:rsid w:val="00A34CE1"/>
    <w:rsid w:val="00A36450"/>
    <w:rsid w:val="00A3707B"/>
    <w:rsid w:val="00A402F6"/>
    <w:rsid w:val="00A405D9"/>
    <w:rsid w:val="00A4168A"/>
    <w:rsid w:val="00A416D5"/>
    <w:rsid w:val="00A41ECD"/>
    <w:rsid w:val="00A44D7B"/>
    <w:rsid w:val="00A45220"/>
    <w:rsid w:val="00A45A68"/>
    <w:rsid w:val="00A5010F"/>
    <w:rsid w:val="00A51394"/>
    <w:rsid w:val="00A524E9"/>
    <w:rsid w:val="00A54DB3"/>
    <w:rsid w:val="00A56401"/>
    <w:rsid w:val="00A565D9"/>
    <w:rsid w:val="00A569BE"/>
    <w:rsid w:val="00A57251"/>
    <w:rsid w:val="00A57AC8"/>
    <w:rsid w:val="00A6041A"/>
    <w:rsid w:val="00A61ABB"/>
    <w:rsid w:val="00A61EAF"/>
    <w:rsid w:val="00A67A20"/>
    <w:rsid w:val="00A72B9E"/>
    <w:rsid w:val="00A75226"/>
    <w:rsid w:val="00A75A14"/>
    <w:rsid w:val="00A76412"/>
    <w:rsid w:val="00A77A74"/>
    <w:rsid w:val="00A80E2F"/>
    <w:rsid w:val="00A85130"/>
    <w:rsid w:val="00A91629"/>
    <w:rsid w:val="00A9192B"/>
    <w:rsid w:val="00A974A7"/>
    <w:rsid w:val="00AA1181"/>
    <w:rsid w:val="00AA3D24"/>
    <w:rsid w:val="00AA7855"/>
    <w:rsid w:val="00AB33F5"/>
    <w:rsid w:val="00AC160B"/>
    <w:rsid w:val="00AC4BAD"/>
    <w:rsid w:val="00AC5068"/>
    <w:rsid w:val="00AC6328"/>
    <w:rsid w:val="00AC700E"/>
    <w:rsid w:val="00AC7FE7"/>
    <w:rsid w:val="00AD4495"/>
    <w:rsid w:val="00AD462C"/>
    <w:rsid w:val="00AD5DAF"/>
    <w:rsid w:val="00AD61D3"/>
    <w:rsid w:val="00AE02C7"/>
    <w:rsid w:val="00AE7992"/>
    <w:rsid w:val="00AF0619"/>
    <w:rsid w:val="00AF080D"/>
    <w:rsid w:val="00AF3595"/>
    <w:rsid w:val="00AF4357"/>
    <w:rsid w:val="00AF46A7"/>
    <w:rsid w:val="00B0028D"/>
    <w:rsid w:val="00B01DE5"/>
    <w:rsid w:val="00B02D26"/>
    <w:rsid w:val="00B035F9"/>
    <w:rsid w:val="00B12672"/>
    <w:rsid w:val="00B15299"/>
    <w:rsid w:val="00B17A8B"/>
    <w:rsid w:val="00B21E46"/>
    <w:rsid w:val="00B24E37"/>
    <w:rsid w:val="00B277B7"/>
    <w:rsid w:val="00B277EC"/>
    <w:rsid w:val="00B3504D"/>
    <w:rsid w:val="00B36B03"/>
    <w:rsid w:val="00B425BF"/>
    <w:rsid w:val="00B42D4B"/>
    <w:rsid w:val="00B53D66"/>
    <w:rsid w:val="00B56541"/>
    <w:rsid w:val="00B600AE"/>
    <w:rsid w:val="00B67063"/>
    <w:rsid w:val="00B672AD"/>
    <w:rsid w:val="00B72459"/>
    <w:rsid w:val="00B749BA"/>
    <w:rsid w:val="00B81C11"/>
    <w:rsid w:val="00B83B02"/>
    <w:rsid w:val="00B84975"/>
    <w:rsid w:val="00B876E1"/>
    <w:rsid w:val="00B87A06"/>
    <w:rsid w:val="00B9277B"/>
    <w:rsid w:val="00B93046"/>
    <w:rsid w:val="00B96144"/>
    <w:rsid w:val="00B97214"/>
    <w:rsid w:val="00BA5B65"/>
    <w:rsid w:val="00BB27D8"/>
    <w:rsid w:val="00BB62FB"/>
    <w:rsid w:val="00BB7EF8"/>
    <w:rsid w:val="00BC10E2"/>
    <w:rsid w:val="00BC2776"/>
    <w:rsid w:val="00BC6A45"/>
    <w:rsid w:val="00BC79C4"/>
    <w:rsid w:val="00BD3D1B"/>
    <w:rsid w:val="00BD4086"/>
    <w:rsid w:val="00BD5A3F"/>
    <w:rsid w:val="00BE0E64"/>
    <w:rsid w:val="00BE1CED"/>
    <w:rsid w:val="00BE632A"/>
    <w:rsid w:val="00BE69D2"/>
    <w:rsid w:val="00BE7115"/>
    <w:rsid w:val="00BF06D3"/>
    <w:rsid w:val="00BF153D"/>
    <w:rsid w:val="00BF1CEF"/>
    <w:rsid w:val="00BF3371"/>
    <w:rsid w:val="00BF6BF8"/>
    <w:rsid w:val="00BF7A69"/>
    <w:rsid w:val="00BF7F6A"/>
    <w:rsid w:val="00C021D4"/>
    <w:rsid w:val="00C02B49"/>
    <w:rsid w:val="00C03311"/>
    <w:rsid w:val="00C108EB"/>
    <w:rsid w:val="00C130A0"/>
    <w:rsid w:val="00C14B9C"/>
    <w:rsid w:val="00C157DA"/>
    <w:rsid w:val="00C20500"/>
    <w:rsid w:val="00C22811"/>
    <w:rsid w:val="00C24801"/>
    <w:rsid w:val="00C257C9"/>
    <w:rsid w:val="00C2763A"/>
    <w:rsid w:val="00C32562"/>
    <w:rsid w:val="00C33DCA"/>
    <w:rsid w:val="00C346FB"/>
    <w:rsid w:val="00C431EF"/>
    <w:rsid w:val="00C43478"/>
    <w:rsid w:val="00C434BA"/>
    <w:rsid w:val="00C46587"/>
    <w:rsid w:val="00C4776C"/>
    <w:rsid w:val="00C47BF1"/>
    <w:rsid w:val="00C530FE"/>
    <w:rsid w:val="00C56309"/>
    <w:rsid w:val="00C564DA"/>
    <w:rsid w:val="00C66643"/>
    <w:rsid w:val="00C67CF3"/>
    <w:rsid w:val="00C71C28"/>
    <w:rsid w:val="00C73DC5"/>
    <w:rsid w:val="00C762B9"/>
    <w:rsid w:val="00C7712F"/>
    <w:rsid w:val="00C77ED2"/>
    <w:rsid w:val="00C81697"/>
    <w:rsid w:val="00C82E45"/>
    <w:rsid w:val="00C8307A"/>
    <w:rsid w:val="00C929A9"/>
    <w:rsid w:val="00C92BDB"/>
    <w:rsid w:val="00C93519"/>
    <w:rsid w:val="00C9417F"/>
    <w:rsid w:val="00C97351"/>
    <w:rsid w:val="00CA05AB"/>
    <w:rsid w:val="00CA0E00"/>
    <w:rsid w:val="00CA654B"/>
    <w:rsid w:val="00CB21E4"/>
    <w:rsid w:val="00CB2D38"/>
    <w:rsid w:val="00CC1E86"/>
    <w:rsid w:val="00CC3667"/>
    <w:rsid w:val="00CC3EF7"/>
    <w:rsid w:val="00CC6DBA"/>
    <w:rsid w:val="00CC6F49"/>
    <w:rsid w:val="00CC7013"/>
    <w:rsid w:val="00CC7E8F"/>
    <w:rsid w:val="00CD6FF6"/>
    <w:rsid w:val="00CE16B1"/>
    <w:rsid w:val="00CE251E"/>
    <w:rsid w:val="00CE6252"/>
    <w:rsid w:val="00CE742A"/>
    <w:rsid w:val="00CF1B6A"/>
    <w:rsid w:val="00CF36C8"/>
    <w:rsid w:val="00CF3AC9"/>
    <w:rsid w:val="00D0693F"/>
    <w:rsid w:val="00D073F6"/>
    <w:rsid w:val="00D1083B"/>
    <w:rsid w:val="00D11117"/>
    <w:rsid w:val="00D136EB"/>
    <w:rsid w:val="00D142B1"/>
    <w:rsid w:val="00D2063B"/>
    <w:rsid w:val="00D277F7"/>
    <w:rsid w:val="00D31F13"/>
    <w:rsid w:val="00D35AE7"/>
    <w:rsid w:val="00D41A24"/>
    <w:rsid w:val="00D42649"/>
    <w:rsid w:val="00D451F2"/>
    <w:rsid w:val="00D46486"/>
    <w:rsid w:val="00D47125"/>
    <w:rsid w:val="00D51024"/>
    <w:rsid w:val="00D5158E"/>
    <w:rsid w:val="00D51F0B"/>
    <w:rsid w:val="00D5685B"/>
    <w:rsid w:val="00D601D5"/>
    <w:rsid w:val="00D633CA"/>
    <w:rsid w:val="00D63459"/>
    <w:rsid w:val="00D65305"/>
    <w:rsid w:val="00D661D7"/>
    <w:rsid w:val="00D70D87"/>
    <w:rsid w:val="00D724FF"/>
    <w:rsid w:val="00D73CEE"/>
    <w:rsid w:val="00D74DDA"/>
    <w:rsid w:val="00D7660B"/>
    <w:rsid w:val="00D774D1"/>
    <w:rsid w:val="00D776FF"/>
    <w:rsid w:val="00D805EF"/>
    <w:rsid w:val="00D80FA0"/>
    <w:rsid w:val="00D81E86"/>
    <w:rsid w:val="00D83B6C"/>
    <w:rsid w:val="00D85C65"/>
    <w:rsid w:val="00D90413"/>
    <w:rsid w:val="00D90823"/>
    <w:rsid w:val="00D935E9"/>
    <w:rsid w:val="00D95D5E"/>
    <w:rsid w:val="00D96195"/>
    <w:rsid w:val="00DA0709"/>
    <w:rsid w:val="00DA3027"/>
    <w:rsid w:val="00DA394F"/>
    <w:rsid w:val="00DB2B90"/>
    <w:rsid w:val="00DB46EE"/>
    <w:rsid w:val="00DB52F4"/>
    <w:rsid w:val="00DB5FCA"/>
    <w:rsid w:val="00DC0A66"/>
    <w:rsid w:val="00DC270D"/>
    <w:rsid w:val="00DC2EF7"/>
    <w:rsid w:val="00DC491A"/>
    <w:rsid w:val="00DC503B"/>
    <w:rsid w:val="00DD1D7A"/>
    <w:rsid w:val="00DD2FF1"/>
    <w:rsid w:val="00DD40A4"/>
    <w:rsid w:val="00DD5513"/>
    <w:rsid w:val="00DD6011"/>
    <w:rsid w:val="00DD6319"/>
    <w:rsid w:val="00DD632B"/>
    <w:rsid w:val="00DD63D6"/>
    <w:rsid w:val="00DD6A64"/>
    <w:rsid w:val="00DE33E2"/>
    <w:rsid w:val="00DF00FC"/>
    <w:rsid w:val="00DF16FA"/>
    <w:rsid w:val="00DF3814"/>
    <w:rsid w:val="00DF45F8"/>
    <w:rsid w:val="00DF7048"/>
    <w:rsid w:val="00E00156"/>
    <w:rsid w:val="00E020CB"/>
    <w:rsid w:val="00E02132"/>
    <w:rsid w:val="00E03106"/>
    <w:rsid w:val="00E04D61"/>
    <w:rsid w:val="00E14A42"/>
    <w:rsid w:val="00E14E8D"/>
    <w:rsid w:val="00E15A06"/>
    <w:rsid w:val="00E16F5A"/>
    <w:rsid w:val="00E17468"/>
    <w:rsid w:val="00E17781"/>
    <w:rsid w:val="00E22524"/>
    <w:rsid w:val="00E32A1A"/>
    <w:rsid w:val="00E32D2A"/>
    <w:rsid w:val="00E32F08"/>
    <w:rsid w:val="00E3416B"/>
    <w:rsid w:val="00E360A4"/>
    <w:rsid w:val="00E37E97"/>
    <w:rsid w:val="00E40E3C"/>
    <w:rsid w:val="00E44DCE"/>
    <w:rsid w:val="00E4637A"/>
    <w:rsid w:val="00E5233E"/>
    <w:rsid w:val="00E52B9C"/>
    <w:rsid w:val="00E565C8"/>
    <w:rsid w:val="00E565DC"/>
    <w:rsid w:val="00E56730"/>
    <w:rsid w:val="00E60CF5"/>
    <w:rsid w:val="00E616FA"/>
    <w:rsid w:val="00E61A5F"/>
    <w:rsid w:val="00E6223B"/>
    <w:rsid w:val="00E657C8"/>
    <w:rsid w:val="00E669DC"/>
    <w:rsid w:val="00E66AC7"/>
    <w:rsid w:val="00E679F5"/>
    <w:rsid w:val="00E716DC"/>
    <w:rsid w:val="00E718B6"/>
    <w:rsid w:val="00E72143"/>
    <w:rsid w:val="00E76291"/>
    <w:rsid w:val="00E80B25"/>
    <w:rsid w:val="00E84AAF"/>
    <w:rsid w:val="00E928CC"/>
    <w:rsid w:val="00E94DA7"/>
    <w:rsid w:val="00EA0A7A"/>
    <w:rsid w:val="00EA1B59"/>
    <w:rsid w:val="00EA2B23"/>
    <w:rsid w:val="00EA4A62"/>
    <w:rsid w:val="00EA586B"/>
    <w:rsid w:val="00EB2404"/>
    <w:rsid w:val="00EB3205"/>
    <w:rsid w:val="00EB789C"/>
    <w:rsid w:val="00EC0A46"/>
    <w:rsid w:val="00EC2108"/>
    <w:rsid w:val="00EC281D"/>
    <w:rsid w:val="00ED046B"/>
    <w:rsid w:val="00ED10BF"/>
    <w:rsid w:val="00ED2A03"/>
    <w:rsid w:val="00ED414D"/>
    <w:rsid w:val="00ED64A0"/>
    <w:rsid w:val="00EE1A2E"/>
    <w:rsid w:val="00EE32CF"/>
    <w:rsid w:val="00EE3CB2"/>
    <w:rsid w:val="00EE6048"/>
    <w:rsid w:val="00EF04BA"/>
    <w:rsid w:val="00EF082D"/>
    <w:rsid w:val="00EF17CD"/>
    <w:rsid w:val="00EF6214"/>
    <w:rsid w:val="00EF67DB"/>
    <w:rsid w:val="00EF68D9"/>
    <w:rsid w:val="00EF7378"/>
    <w:rsid w:val="00F0294C"/>
    <w:rsid w:val="00F03828"/>
    <w:rsid w:val="00F04439"/>
    <w:rsid w:val="00F059B1"/>
    <w:rsid w:val="00F05DE7"/>
    <w:rsid w:val="00F13772"/>
    <w:rsid w:val="00F1488A"/>
    <w:rsid w:val="00F174C2"/>
    <w:rsid w:val="00F2239A"/>
    <w:rsid w:val="00F25D67"/>
    <w:rsid w:val="00F27D7A"/>
    <w:rsid w:val="00F36B7F"/>
    <w:rsid w:val="00F372DA"/>
    <w:rsid w:val="00F44040"/>
    <w:rsid w:val="00F4437B"/>
    <w:rsid w:val="00F443CD"/>
    <w:rsid w:val="00F45C69"/>
    <w:rsid w:val="00F47CFC"/>
    <w:rsid w:val="00F5058C"/>
    <w:rsid w:val="00F50D0F"/>
    <w:rsid w:val="00F52D1F"/>
    <w:rsid w:val="00F53B6C"/>
    <w:rsid w:val="00F55AAB"/>
    <w:rsid w:val="00F55E5D"/>
    <w:rsid w:val="00F623FC"/>
    <w:rsid w:val="00F66F41"/>
    <w:rsid w:val="00F707AB"/>
    <w:rsid w:val="00F71FED"/>
    <w:rsid w:val="00F729F6"/>
    <w:rsid w:val="00F730EC"/>
    <w:rsid w:val="00F74A44"/>
    <w:rsid w:val="00F82C71"/>
    <w:rsid w:val="00F83239"/>
    <w:rsid w:val="00F85738"/>
    <w:rsid w:val="00F873FB"/>
    <w:rsid w:val="00F91585"/>
    <w:rsid w:val="00F924F4"/>
    <w:rsid w:val="00F94D78"/>
    <w:rsid w:val="00F95DD1"/>
    <w:rsid w:val="00F96972"/>
    <w:rsid w:val="00F97918"/>
    <w:rsid w:val="00FA03C2"/>
    <w:rsid w:val="00FA1C2D"/>
    <w:rsid w:val="00FA329B"/>
    <w:rsid w:val="00FA78C7"/>
    <w:rsid w:val="00FB3765"/>
    <w:rsid w:val="00FB6974"/>
    <w:rsid w:val="00FB6B38"/>
    <w:rsid w:val="00FB6D6E"/>
    <w:rsid w:val="00FC0E1F"/>
    <w:rsid w:val="00FC31B3"/>
    <w:rsid w:val="00FD2F06"/>
    <w:rsid w:val="00FD506B"/>
    <w:rsid w:val="00FD544D"/>
    <w:rsid w:val="00FD57F4"/>
    <w:rsid w:val="00FD5950"/>
    <w:rsid w:val="00FE0E14"/>
    <w:rsid w:val="00FE2C5C"/>
    <w:rsid w:val="00FE5F66"/>
    <w:rsid w:val="00FE65A5"/>
    <w:rsid w:val="00FF1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BE937B3"/>
  <w15:chartTrackingRefBased/>
  <w15:docId w15:val="{1850061D-3EB5-4598-A47D-09FC8947D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16F"/>
    <w:pPr>
      <w:spacing w:before="120" w:after="280"/>
      <w:ind w:firstLine="397"/>
      <w:jc w:val="both"/>
    </w:pPr>
    <w:rPr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D31F13"/>
    <w:pPr>
      <w:keepNext/>
      <w:keepLines/>
      <w:numPr>
        <w:numId w:val="1"/>
      </w:numPr>
      <w:spacing w:before="600" w:after="360"/>
      <w:outlineLvl w:val="0"/>
    </w:pPr>
    <w:rPr>
      <w:rFonts w:eastAsiaTheme="majorEastAsia" w:cstheme="majorBidi"/>
      <w:b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1EC4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ajorEastAsia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1EC4"/>
    <w:pPr>
      <w:keepNext/>
      <w:keepLines/>
      <w:numPr>
        <w:ilvl w:val="2"/>
        <w:numId w:val="1"/>
      </w:numPr>
      <w:spacing w:before="160" w:after="120"/>
      <w:outlineLvl w:val="2"/>
    </w:pPr>
    <w:rPr>
      <w:rFonts w:eastAsiaTheme="majorEastAsia" w:cstheme="majorBidi"/>
      <w:b/>
      <w:sz w:val="32"/>
      <w:szCs w:val="24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31F13"/>
    <w:rPr>
      <w:rFonts w:ascii="LM Roman 12" w:eastAsiaTheme="majorEastAsia" w:hAnsi="LM Roman 12" w:cstheme="majorBidi"/>
      <w:b/>
      <w:sz w:val="40"/>
      <w:szCs w:val="32"/>
    </w:rPr>
  </w:style>
  <w:style w:type="paragraph" w:styleId="Sinespaciado">
    <w:name w:val="No Spacing"/>
    <w:uiPriority w:val="1"/>
    <w:qFormat/>
    <w:rsid w:val="001D516F"/>
    <w:pPr>
      <w:spacing w:after="0" w:line="240" w:lineRule="auto"/>
      <w:ind w:firstLine="709"/>
      <w:jc w:val="both"/>
    </w:pPr>
    <w:rPr>
      <w:sz w:val="24"/>
    </w:rPr>
  </w:style>
  <w:style w:type="character" w:customStyle="1" w:styleId="Ttulo2Car">
    <w:name w:val="Título 2 Car"/>
    <w:basedOn w:val="Fuentedeprrafopredeter"/>
    <w:link w:val="Ttulo2"/>
    <w:uiPriority w:val="9"/>
    <w:rsid w:val="00031EC4"/>
    <w:rPr>
      <w:rFonts w:ascii="LM Roman 12" w:eastAsiaTheme="majorEastAsia" w:hAnsi="LM Roman 12" w:cstheme="majorBidi"/>
      <w:b/>
      <w:sz w:val="36"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D1002"/>
    <w:rPr>
      <w:rFonts w:ascii="LM Roman 12" w:hAnsi="LM Roman 12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D1002"/>
    <w:rPr>
      <w:rFonts w:ascii="LM Roman 12" w:hAnsi="LM Roman 12"/>
      <w:sz w:val="24"/>
    </w:rPr>
  </w:style>
  <w:style w:type="table" w:styleId="Tablaconcuadrcula">
    <w:name w:val="Table Grid"/>
    <w:basedOn w:val="Tablanormal"/>
    <w:uiPriority w:val="39"/>
    <w:rsid w:val="00081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031EC4"/>
    <w:rPr>
      <w:rFonts w:ascii="LM Roman 12" w:eastAsiaTheme="majorEastAsia" w:hAnsi="LM Roman 12" w:cstheme="majorBidi"/>
      <w:b/>
      <w:sz w:val="32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E60CF5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E60CF5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E60CF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837FD5"/>
    <w:pPr>
      <w:tabs>
        <w:tab w:val="left" w:pos="384"/>
      </w:tabs>
      <w:spacing w:after="0" w:line="240" w:lineRule="auto"/>
      <w:ind w:left="384" w:hanging="384"/>
    </w:pPr>
  </w:style>
  <w:style w:type="paragraph" w:styleId="Prrafodelista">
    <w:name w:val="List Paragraph"/>
    <w:basedOn w:val="Normal"/>
    <w:uiPriority w:val="34"/>
    <w:qFormat/>
    <w:rsid w:val="00EA0A7A"/>
    <w:pPr>
      <w:ind w:left="720"/>
      <w:contextualSpacing/>
    </w:pPr>
  </w:style>
  <w:style w:type="paragraph" w:styleId="TDC2">
    <w:name w:val="toc 2"/>
    <w:basedOn w:val="Normal"/>
    <w:next w:val="Normal"/>
    <w:autoRedefine/>
    <w:uiPriority w:val="39"/>
    <w:unhideWhenUsed/>
    <w:rsid w:val="003C418F"/>
    <w:pPr>
      <w:tabs>
        <w:tab w:val="left" w:pos="880"/>
        <w:tab w:val="right" w:leader="dot" w:pos="8494"/>
      </w:tabs>
      <w:spacing w:after="100"/>
      <w:ind w:left="240"/>
      <w:jc w:val="left"/>
    </w:pPr>
  </w:style>
  <w:style w:type="paragraph" w:styleId="Descripcin">
    <w:name w:val="caption"/>
    <w:basedOn w:val="Normal"/>
    <w:next w:val="Normal"/>
    <w:uiPriority w:val="35"/>
    <w:unhideWhenUsed/>
    <w:qFormat/>
    <w:rsid w:val="004307A1"/>
    <w:pPr>
      <w:spacing w:before="0" w:after="200" w:line="240" w:lineRule="auto"/>
    </w:pPr>
    <w:rPr>
      <w:i/>
      <w:iCs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4307A1"/>
    <w:pPr>
      <w:spacing w:after="0"/>
    </w:pPr>
  </w:style>
  <w:style w:type="character" w:styleId="Mencinsinresolver">
    <w:name w:val="Unresolved Mention"/>
    <w:basedOn w:val="Fuentedeprrafopredeter"/>
    <w:uiPriority w:val="99"/>
    <w:semiHidden/>
    <w:unhideWhenUsed/>
    <w:rsid w:val="00632536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link w:val="SubttuloCar"/>
    <w:uiPriority w:val="11"/>
    <w:qFormat/>
    <w:rsid w:val="006750E9"/>
    <w:pPr>
      <w:numPr>
        <w:ilvl w:val="1"/>
      </w:numPr>
      <w:spacing w:after="160"/>
      <w:ind w:firstLine="397"/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6750E9"/>
    <w:rPr>
      <w:rFonts w:eastAsiaTheme="minorEastAsia"/>
      <w:color w:val="5A5A5A" w:themeColor="text1" w:themeTint="A5"/>
      <w:spacing w:val="15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C7E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C7EEE"/>
    <w:rPr>
      <w:rFonts w:ascii="Courier New" w:eastAsia="Times New Roman" w:hAnsi="Courier New" w:cs="Courier New"/>
      <w:sz w:val="20"/>
      <w:szCs w:val="20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566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77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1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43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739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1982965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9957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44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9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56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264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58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0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2.png"/><Relationship Id="rId26" Type="http://schemas.openxmlformats.org/officeDocument/2006/relationships/image" Target="media/image10.png"/><Relationship Id="rId39" Type="http://schemas.openxmlformats.org/officeDocument/2006/relationships/header" Target="header7.xml"/><Relationship Id="rId21" Type="http://schemas.openxmlformats.org/officeDocument/2006/relationships/image" Target="media/image5.png"/><Relationship Id="rId34" Type="http://schemas.openxmlformats.org/officeDocument/2006/relationships/image" Target="media/image18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image" Target="media/image4.png"/><Relationship Id="rId29" Type="http://schemas.openxmlformats.org/officeDocument/2006/relationships/image" Target="media/image13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8.png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image" Target="media/image7.png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10" Type="http://schemas.openxmlformats.org/officeDocument/2006/relationships/header" Target="header2.xml"/><Relationship Id="rId19" Type="http://schemas.openxmlformats.org/officeDocument/2006/relationships/image" Target="media/image3.png"/><Relationship Id="rId31" Type="http://schemas.openxmlformats.org/officeDocument/2006/relationships/image" Target="media/image1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6.png"/><Relationship Id="rId27" Type="http://schemas.openxmlformats.org/officeDocument/2006/relationships/image" Target="media/image11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5" Type="http://schemas.openxmlformats.org/officeDocument/2006/relationships/image" Target="media/image9.png"/><Relationship Id="rId33" Type="http://schemas.openxmlformats.org/officeDocument/2006/relationships/image" Target="media/image17.png"/><Relationship Id="rId38" Type="http://schemas.openxmlformats.org/officeDocument/2006/relationships/image" Target="media/image2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87B109-6556-442A-B447-1F1C2F24C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84</TotalTime>
  <Pages>20</Pages>
  <Words>2010</Words>
  <Characters>11061</Characters>
  <Application>Microsoft Office Word</Application>
  <DocSecurity>0</DocSecurity>
  <Lines>92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Ubierna</dc:creator>
  <cp:keywords/>
  <dc:description/>
  <cp:lastModifiedBy>Mario Ubierna</cp:lastModifiedBy>
  <cp:revision>867</cp:revision>
  <cp:lastPrinted>2019-07-01T08:52:00Z</cp:lastPrinted>
  <dcterms:created xsi:type="dcterms:W3CDTF">2019-02-17T15:19:00Z</dcterms:created>
  <dcterms:modified xsi:type="dcterms:W3CDTF">2021-03-17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ogRewEYS"/&gt;&lt;style id="http://www.zotero.org/styles/ieee" locale="es-ES" hasBibliography="1" bibliographyStyleHasBeenSet="1"/&gt;&lt;prefs&gt;&lt;pref name="fieldType" value="Field"/&gt;&lt;/prefs&gt;&lt;/data&gt;</vt:lpwstr>
  </property>
</Properties>
</file>